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78319E26"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7B76B75E" w:rsidR="00BA7081" w:rsidRDefault="00BA7081" w:rsidP="00B21F3F"/>
    <w:p w14:paraId="7FF862B0" w14:textId="55ED11C2" w:rsidR="00BA7081" w:rsidRDefault="00BA7081" w:rsidP="00B21F3F"/>
    <w:p w14:paraId="0E7AD459" w14:textId="3FC780C0" w:rsidR="00BA7081" w:rsidRDefault="00BA7081" w:rsidP="00B21F3F"/>
    <w:p w14:paraId="1386AD5B" w14:textId="38E4B706" w:rsidR="00BA7081" w:rsidRPr="00164757" w:rsidRDefault="00BA7081" w:rsidP="00B21F3F"/>
    <w:p w14:paraId="653F9ADE" w14:textId="6BF98051"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100E1A19"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654C8DFD" w14:textId="4C86D7FD" w:rsidR="00C6467F" w:rsidRPr="00C55793" w:rsidRDefault="00C6467F" w:rsidP="0009245D">
      <w:pPr>
        <w:spacing w:after="160" w:line="259" w:lineRule="auto"/>
        <w:rPr>
          <w:b/>
          <w:sz w:val="28"/>
          <w:szCs w:val="28"/>
          <w:lang w:val="en-US"/>
        </w:rPr>
      </w:pPr>
    </w:p>
    <w:p w14:paraId="44F01F4B" w14:textId="70BA7C6E"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6D6D8B5D"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709DB6B6" w:rsidR="00522221" w:rsidRPr="002F7A8D" w:rsidRDefault="00522221" w:rsidP="002A4C2A">
      <w:pPr>
        <w:pStyle w:val="Subtitle"/>
        <w:jc w:val="center"/>
        <w:rPr>
          <w:lang w:val="en-US"/>
        </w:rPr>
      </w:pPr>
      <w:r w:rsidRPr="002F7A8D">
        <w:rPr>
          <w:lang w:val="en-US"/>
        </w:rPr>
        <w:t>Miladin Asenov, 240054</w:t>
      </w:r>
    </w:p>
    <w:p w14:paraId="56B82842" w14:textId="2C49D0BF" w:rsidR="00522221" w:rsidRPr="002F7A8D" w:rsidRDefault="00522221" w:rsidP="002A4C2A">
      <w:pPr>
        <w:pStyle w:val="Subtitle"/>
        <w:jc w:val="center"/>
        <w:rPr>
          <w:lang w:val="en-US"/>
        </w:rPr>
      </w:pPr>
      <w:r w:rsidRPr="002F7A8D">
        <w:rPr>
          <w:lang w:val="en-US"/>
        </w:rPr>
        <w:t xml:space="preserve">Sabina Elena </w:t>
      </w:r>
      <w:proofErr w:type="spellStart"/>
      <w:r w:rsidRPr="002F7A8D">
        <w:rPr>
          <w:lang w:val="en-US"/>
        </w:rPr>
        <w:t>Baghiu</w:t>
      </w:r>
      <w:proofErr w:type="spellEnd"/>
      <w:r w:rsidRPr="002F7A8D">
        <w:rPr>
          <w:lang w:val="en-US"/>
        </w:rPr>
        <w:t>, 293119</w:t>
      </w:r>
    </w:p>
    <w:p w14:paraId="389A1E2E" w14:textId="165D6503" w:rsidR="002F7A8D" w:rsidRDefault="002F7A8D" w:rsidP="002A4C2A">
      <w:pPr>
        <w:pStyle w:val="Subtitle"/>
        <w:jc w:val="center"/>
        <w:rPr>
          <w:lang w:val="en-US"/>
        </w:rPr>
      </w:pPr>
    </w:p>
    <w:p w14:paraId="14D107C5" w14:textId="443E2692"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20D4EBD6"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23CF03D6" w14:textId="0A7FA8F4" w:rsidR="00F054F3" w:rsidRPr="00CF320A" w:rsidRDefault="00522221" w:rsidP="00CF320A">
      <w:pPr>
        <w:pStyle w:val="Subtitle"/>
        <w:jc w:val="center"/>
        <w:rPr>
          <w:lang w:val="en-US"/>
        </w:rPr>
      </w:pPr>
      <w:r w:rsidRPr="002F7A8D">
        <w:rPr>
          <w:lang w:val="en-US"/>
        </w:rPr>
        <w:t>Mona Wendel Andersen</w:t>
      </w:r>
    </w:p>
    <w:p w14:paraId="26219609" w14:textId="43E491C1"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16047E65"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66B54166" w:rsidR="00A218E0" w:rsidRDefault="00975A63" w:rsidP="00A218E0">
      <w:pPr>
        <w:spacing w:after="160" w:line="259" w:lineRule="auto"/>
        <w:jc w:val="center"/>
        <w:rPr>
          <w:b/>
          <w:sz w:val="24"/>
          <w:szCs w:val="24"/>
          <w:lang w:val="en-US"/>
        </w:rPr>
      </w:pPr>
      <w:r>
        <w:rPr>
          <w:b/>
          <w:noProof/>
          <w:sz w:val="32"/>
          <w:szCs w:val="32"/>
          <w:lang w:val="en-US"/>
        </w:rPr>
        <w:drawing>
          <wp:anchor distT="0" distB="0" distL="114300" distR="114300" simplePos="0" relativeHeight="251658240" behindDoc="1" locked="0" layoutInCell="1" allowOverlap="1" wp14:anchorId="26EAF846" wp14:editId="5E01337A">
            <wp:simplePos x="0" y="0"/>
            <wp:positionH relativeFrom="column">
              <wp:posOffset>4721860</wp:posOffset>
            </wp:positionH>
            <wp:positionV relativeFrom="paragraph">
              <wp:posOffset>167640</wp:posOffset>
            </wp:positionV>
            <wp:extent cx="1645920" cy="5340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5920" cy="534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2221"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3AA85C63" w14:textId="2970C7FF" w:rsidR="00CF320A" w:rsidRDefault="00CF320A" w:rsidP="00A218E0">
      <w:pPr>
        <w:spacing w:after="160" w:line="259" w:lineRule="auto"/>
        <w:jc w:val="center"/>
        <w:rPr>
          <w:b/>
          <w:sz w:val="24"/>
          <w:szCs w:val="24"/>
          <w:lang w:val="en-US"/>
        </w:rPr>
      </w:pPr>
    </w:p>
    <w:p w14:paraId="0C569646" w14:textId="09614276" w:rsidR="00CF320A" w:rsidRDefault="00CF320A" w:rsidP="00A218E0">
      <w:pPr>
        <w:spacing w:after="160" w:line="259" w:lineRule="auto"/>
        <w:jc w:val="center"/>
        <w:rPr>
          <w:b/>
          <w:sz w:val="24"/>
          <w:szCs w:val="24"/>
          <w:lang w:val="en-US"/>
        </w:rPr>
      </w:pPr>
    </w:p>
    <w:p w14:paraId="56313057" w14:textId="02C34509" w:rsidR="00CF320A" w:rsidRDefault="00CF320A">
      <w:pPr>
        <w:spacing w:after="160" w:line="259" w:lineRule="auto"/>
        <w:rPr>
          <w:b/>
          <w:sz w:val="24"/>
          <w:szCs w:val="24"/>
          <w:lang w:val="en-US"/>
        </w:rPr>
      </w:pPr>
      <w:r>
        <w:rPr>
          <w:b/>
          <w:sz w:val="24"/>
          <w:szCs w:val="24"/>
          <w:lang w:val="en-US"/>
        </w:rPr>
        <w:br w:type="page"/>
      </w:r>
    </w:p>
    <w:p w14:paraId="17DE92BF" w14:textId="77777777" w:rsidR="00CF320A" w:rsidRPr="00B21F3F" w:rsidRDefault="00CF320A" w:rsidP="00A218E0">
      <w:pPr>
        <w:spacing w:after="160" w:line="259" w:lineRule="auto"/>
        <w:jc w:val="center"/>
        <w:rPr>
          <w:b/>
          <w:sz w:val="24"/>
          <w:szCs w:val="24"/>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481961362"/>
        <w:docPartObj>
          <w:docPartGallery w:val="Table of Contents"/>
          <w:docPartUnique/>
        </w:docPartObj>
      </w:sdtPr>
      <w:sdtEndPr>
        <w:rPr>
          <w:b/>
          <w:bCs/>
          <w:noProof/>
        </w:rPr>
      </w:sdtEndPr>
      <w:sdtContent>
        <w:p w14:paraId="0DA79668" w14:textId="36BDD895" w:rsidR="008C6614" w:rsidRDefault="008C6614">
          <w:pPr>
            <w:pStyle w:val="TOCHeading"/>
          </w:pPr>
          <w:r>
            <w:t>Contents</w:t>
          </w:r>
        </w:p>
        <w:p w14:paraId="35397941" w14:textId="302A9C87" w:rsidR="00F14957" w:rsidRDefault="008C6614">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27663613" w:history="1">
            <w:r w:rsidR="00F14957" w:rsidRPr="006C248F">
              <w:rPr>
                <w:rStyle w:val="Hyperlink"/>
                <w:noProof/>
                <w:lang w:val="en-US"/>
              </w:rPr>
              <w:t>Abstract</w:t>
            </w:r>
            <w:r w:rsidR="00F14957">
              <w:rPr>
                <w:noProof/>
                <w:webHidden/>
              </w:rPr>
              <w:tab/>
            </w:r>
            <w:r w:rsidR="00F14957">
              <w:rPr>
                <w:noProof/>
                <w:webHidden/>
              </w:rPr>
              <w:fldChar w:fldCharType="begin"/>
            </w:r>
            <w:r w:rsidR="00F14957">
              <w:rPr>
                <w:noProof/>
                <w:webHidden/>
              </w:rPr>
              <w:instrText xml:space="preserve"> PAGEREF _Toc27663613 \h </w:instrText>
            </w:r>
            <w:r w:rsidR="00F14957">
              <w:rPr>
                <w:noProof/>
                <w:webHidden/>
              </w:rPr>
            </w:r>
            <w:r w:rsidR="00F14957">
              <w:rPr>
                <w:noProof/>
                <w:webHidden/>
              </w:rPr>
              <w:fldChar w:fldCharType="separate"/>
            </w:r>
            <w:r w:rsidR="00F14957">
              <w:rPr>
                <w:noProof/>
                <w:webHidden/>
              </w:rPr>
              <w:t>iv</w:t>
            </w:r>
            <w:r w:rsidR="00F14957">
              <w:rPr>
                <w:noProof/>
                <w:webHidden/>
              </w:rPr>
              <w:fldChar w:fldCharType="end"/>
            </w:r>
          </w:hyperlink>
        </w:p>
        <w:p w14:paraId="78ED7320" w14:textId="57E8D512"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14" w:history="1">
            <w:r w:rsidR="00F14957" w:rsidRPr="006C248F">
              <w:rPr>
                <w:rStyle w:val="Hyperlink"/>
                <w:noProof/>
                <w:lang w:val="en-US"/>
              </w:rPr>
              <w:t>1</w:t>
            </w:r>
            <w:r w:rsidR="00F14957">
              <w:rPr>
                <w:rFonts w:asciiTheme="minorHAnsi" w:eastAsiaTheme="minorEastAsia" w:hAnsiTheme="minorHAnsi" w:cstheme="minorBidi"/>
                <w:noProof/>
                <w:szCs w:val="22"/>
                <w:lang w:val="en-US"/>
              </w:rPr>
              <w:tab/>
            </w:r>
            <w:r w:rsidR="00F14957" w:rsidRPr="006C248F">
              <w:rPr>
                <w:rStyle w:val="Hyperlink"/>
                <w:noProof/>
                <w:lang w:val="en-US"/>
              </w:rPr>
              <w:t>Introduction</w:t>
            </w:r>
            <w:r w:rsidR="00F14957">
              <w:rPr>
                <w:noProof/>
                <w:webHidden/>
              </w:rPr>
              <w:tab/>
            </w:r>
            <w:r w:rsidR="00F14957">
              <w:rPr>
                <w:noProof/>
                <w:webHidden/>
              </w:rPr>
              <w:fldChar w:fldCharType="begin"/>
            </w:r>
            <w:r w:rsidR="00F14957">
              <w:rPr>
                <w:noProof/>
                <w:webHidden/>
              </w:rPr>
              <w:instrText xml:space="preserve"> PAGEREF _Toc27663614 \h </w:instrText>
            </w:r>
            <w:r w:rsidR="00F14957">
              <w:rPr>
                <w:noProof/>
                <w:webHidden/>
              </w:rPr>
            </w:r>
            <w:r w:rsidR="00F14957">
              <w:rPr>
                <w:noProof/>
                <w:webHidden/>
              </w:rPr>
              <w:fldChar w:fldCharType="separate"/>
            </w:r>
            <w:r w:rsidR="00F14957">
              <w:rPr>
                <w:noProof/>
                <w:webHidden/>
              </w:rPr>
              <w:t>1</w:t>
            </w:r>
            <w:r w:rsidR="00F14957">
              <w:rPr>
                <w:noProof/>
                <w:webHidden/>
              </w:rPr>
              <w:fldChar w:fldCharType="end"/>
            </w:r>
          </w:hyperlink>
        </w:p>
        <w:p w14:paraId="48667B86" w14:textId="0D50A8FD"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15" w:history="1">
            <w:r w:rsidR="00F14957" w:rsidRPr="006C248F">
              <w:rPr>
                <w:rStyle w:val="Hyperlink"/>
                <w:noProof/>
                <w:lang w:val="en-US"/>
              </w:rPr>
              <w:t>2</w:t>
            </w:r>
            <w:r w:rsidR="00F14957">
              <w:rPr>
                <w:rFonts w:asciiTheme="minorHAnsi" w:eastAsiaTheme="minorEastAsia" w:hAnsiTheme="minorHAnsi" w:cstheme="minorBidi"/>
                <w:noProof/>
                <w:szCs w:val="22"/>
                <w:lang w:val="en-US"/>
              </w:rPr>
              <w:tab/>
            </w:r>
            <w:r w:rsidR="00F14957" w:rsidRPr="006C248F">
              <w:rPr>
                <w:rStyle w:val="Hyperlink"/>
                <w:noProof/>
                <w:lang w:val="en-US"/>
              </w:rPr>
              <w:t>Analysis</w:t>
            </w:r>
            <w:r w:rsidR="00F14957">
              <w:rPr>
                <w:noProof/>
                <w:webHidden/>
              </w:rPr>
              <w:tab/>
            </w:r>
            <w:r w:rsidR="00F14957">
              <w:rPr>
                <w:noProof/>
                <w:webHidden/>
              </w:rPr>
              <w:fldChar w:fldCharType="begin"/>
            </w:r>
            <w:r w:rsidR="00F14957">
              <w:rPr>
                <w:noProof/>
                <w:webHidden/>
              </w:rPr>
              <w:instrText xml:space="preserve"> PAGEREF _Toc27663615 \h </w:instrText>
            </w:r>
            <w:r w:rsidR="00F14957">
              <w:rPr>
                <w:noProof/>
                <w:webHidden/>
              </w:rPr>
            </w:r>
            <w:r w:rsidR="00F14957">
              <w:rPr>
                <w:noProof/>
                <w:webHidden/>
              </w:rPr>
              <w:fldChar w:fldCharType="separate"/>
            </w:r>
            <w:r w:rsidR="00F14957">
              <w:rPr>
                <w:noProof/>
                <w:webHidden/>
              </w:rPr>
              <w:t>2</w:t>
            </w:r>
            <w:r w:rsidR="00F14957">
              <w:rPr>
                <w:noProof/>
                <w:webHidden/>
              </w:rPr>
              <w:fldChar w:fldCharType="end"/>
            </w:r>
          </w:hyperlink>
        </w:p>
        <w:p w14:paraId="1E9DA8E9" w14:textId="4A998245" w:rsidR="00F14957" w:rsidRDefault="00FA0A2A">
          <w:pPr>
            <w:pStyle w:val="TOC2"/>
            <w:tabs>
              <w:tab w:val="left" w:pos="880"/>
              <w:tab w:val="right" w:leader="dot" w:pos="8494"/>
            </w:tabs>
            <w:rPr>
              <w:rFonts w:asciiTheme="minorHAnsi" w:eastAsiaTheme="minorEastAsia" w:hAnsiTheme="minorHAnsi" w:cstheme="minorBidi"/>
              <w:noProof/>
              <w:szCs w:val="22"/>
              <w:lang w:val="en-US"/>
            </w:rPr>
          </w:pPr>
          <w:hyperlink w:anchor="_Toc27663616" w:history="1">
            <w:r w:rsidR="00F14957" w:rsidRPr="006C248F">
              <w:rPr>
                <w:rStyle w:val="Hyperlink"/>
                <w:noProof/>
              </w:rPr>
              <w:t>2.1</w:t>
            </w:r>
            <w:r w:rsidR="00F14957">
              <w:rPr>
                <w:rFonts w:asciiTheme="minorHAnsi" w:eastAsiaTheme="minorEastAsia" w:hAnsiTheme="minorHAnsi" w:cstheme="minorBidi"/>
                <w:noProof/>
                <w:szCs w:val="22"/>
                <w:lang w:val="en-US"/>
              </w:rPr>
              <w:tab/>
            </w:r>
            <w:r w:rsidR="00F14957" w:rsidRPr="006C248F">
              <w:rPr>
                <w:rStyle w:val="Hyperlink"/>
                <w:noProof/>
              </w:rPr>
              <w:t>Use Case Diagram</w:t>
            </w:r>
            <w:r w:rsidR="00F14957">
              <w:rPr>
                <w:noProof/>
                <w:webHidden/>
              </w:rPr>
              <w:tab/>
            </w:r>
            <w:r w:rsidR="00F14957">
              <w:rPr>
                <w:noProof/>
                <w:webHidden/>
              </w:rPr>
              <w:fldChar w:fldCharType="begin"/>
            </w:r>
            <w:r w:rsidR="00F14957">
              <w:rPr>
                <w:noProof/>
                <w:webHidden/>
              </w:rPr>
              <w:instrText xml:space="preserve"> PAGEREF _Toc27663616 \h </w:instrText>
            </w:r>
            <w:r w:rsidR="00F14957">
              <w:rPr>
                <w:noProof/>
                <w:webHidden/>
              </w:rPr>
            </w:r>
            <w:r w:rsidR="00F14957">
              <w:rPr>
                <w:noProof/>
                <w:webHidden/>
              </w:rPr>
              <w:fldChar w:fldCharType="separate"/>
            </w:r>
            <w:r w:rsidR="00F14957">
              <w:rPr>
                <w:noProof/>
                <w:webHidden/>
              </w:rPr>
              <w:t>2</w:t>
            </w:r>
            <w:r w:rsidR="00F14957">
              <w:rPr>
                <w:noProof/>
                <w:webHidden/>
              </w:rPr>
              <w:fldChar w:fldCharType="end"/>
            </w:r>
          </w:hyperlink>
        </w:p>
        <w:p w14:paraId="2165B555" w14:textId="67701E77" w:rsidR="00F14957" w:rsidRDefault="00FA0A2A">
          <w:pPr>
            <w:pStyle w:val="TOC2"/>
            <w:tabs>
              <w:tab w:val="right" w:leader="dot" w:pos="8494"/>
            </w:tabs>
            <w:rPr>
              <w:rFonts w:asciiTheme="minorHAnsi" w:eastAsiaTheme="minorEastAsia" w:hAnsiTheme="minorHAnsi" w:cstheme="minorBidi"/>
              <w:noProof/>
              <w:szCs w:val="22"/>
              <w:lang w:val="en-US"/>
            </w:rPr>
          </w:pPr>
          <w:hyperlink w:anchor="_Toc27663617" w:history="1">
            <w:r w:rsidR="00F14957" w:rsidRPr="006C248F">
              <w:rPr>
                <w:rStyle w:val="Hyperlink"/>
                <w:noProof/>
                <w:lang w:val="en-US"/>
              </w:rPr>
              <w:t>2.1.1 Use Case Description</w:t>
            </w:r>
            <w:r w:rsidR="00F14957">
              <w:rPr>
                <w:noProof/>
                <w:webHidden/>
              </w:rPr>
              <w:tab/>
            </w:r>
            <w:r w:rsidR="00F14957">
              <w:rPr>
                <w:noProof/>
                <w:webHidden/>
              </w:rPr>
              <w:fldChar w:fldCharType="begin"/>
            </w:r>
            <w:r w:rsidR="00F14957">
              <w:rPr>
                <w:noProof/>
                <w:webHidden/>
              </w:rPr>
              <w:instrText xml:space="preserve"> PAGEREF _Toc27663617 \h </w:instrText>
            </w:r>
            <w:r w:rsidR="00F14957">
              <w:rPr>
                <w:noProof/>
                <w:webHidden/>
              </w:rPr>
            </w:r>
            <w:r w:rsidR="00F14957">
              <w:rPr>
                <w:noProof/>
                <w:webHidden/>
              </w:rPr>
              <w:fldChar w:fldCharType="separate"/>
            </w:r>
            <w:r w:rsidR="00F14957">
              <w:rPr>
                <w:noProof/>
                <w:webHidden/>
              </w:rPr>
              <w:t>3</w:t>
            </w:r>
            <w:r w:rsidR="00F14957">
              <w:rPr>
                <w:noProof/>
                <w:webHidden/>
              </w:rPr>
              <w:fldChar w:fldCharType="end"/>
            </w:r>
          </w:hyperlink>
        </w:p>
        <w:p w14:paraId="55EA4AAE" w14:textId="533BCF77" w:rsidR="00F14957" w:rsidRDefault="00FA0A2A">
          <w:pPr>
            <w:pStyle w:val="TOC2"/>
            <w:tabs>
              <w:tab w:val="right" w:leader="dot" w:pos="8494"/>
            </w:tabs>
            <w:rPr>
              <w:rFonts w:asciiTheme="minorHAnsi" w:eastAsiaTheme="minorEastAsia" w:hAnsiTheme="minorHAnsi" w:cstheme="minorBidi"/>
              <w:noProof/>
              <w:szCs w:val="22"/>
              <w:lang w:val="en-US"/>
            </w:rPr>
          </w:pPr>
          <w:hyperlink w:anchor="_Toc27663618" w:history="1">
            <w:r w:rsidR="00F14957" w:rsidRPr="006C248F">
              <w:rPr>
                <w:rStyle w:val="Hyperlink"/>
                <w:noProof/>
                <w:lang w:val="en-US"/>
              </w:rPr>
              <w:t>2.1.2. Activity Diagram</w:t>
            </w:r>
            <w:r w:rsidR="00F14957">
              <w:rPr>
                <w:noProof/>
                <w:webHidden/>
              </w:rPr>
              <w:tab/>
            </w:r>
            <w:r w:rsidR="00F14957">
              <w:rPr>
                <w:noProof/>
                <w:webHidden/>
              </w:rPr>
              <w:fldChar w:fldCharType="begin"/>
            </w:r>
            <w:r w:rsidR="00F14957">
              <w:rPr>
                <w:noProof/>
                <w:webHidden/>
              </w:rPr>
              <w:instrText xml:space="preserve"> PAGEREF _Toc27663618 \h </w:instrText>
            </w:r>
            <w:r w:rsidR="00F14957">
              <w:rPr>
                <w:noProof/>
                <w:webHidden/>
              </w:rPr>
            </w:r>
            <w:r w:rsidR="00F14957">
              <w:rPr>
                <w:noProof/>
                <w:webHidden/>
              </w:rPr>
              <w:fldChar w:fldCharType="separate"/>
            </w:r>
            <w:r w:rsidR="00F14957">
              <w:rPr>
                <w:noProof/>
                <w:webHidden/>
              </w:rPr>
              <w:t>5</w:t>
            </w:r>
            <w:r w:rsidR="00F14957">
              <w:rPr>
                <w:noProof/>
                <w:webHidden/>
              </w:rPr>
              <w:fldChar w:fldCharType="end"/>
            </w:r>
          </w:hyperlink>
        </w:p>
        <w:p w14:paraId="183FD605" w14:textId="081C0181"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19" w:history="1">
            <w:r w:rsidR="00F14957" w:rsidRPr="006C248F">
              <w:rPr>
                <w:rStyle w:val="Hyperlink"/>
                <w:noProof/>
                <w:lang w:val="en-US"/>
              </w:rPr>
              <w:t>3</w:t>
            </w:r>
            <w:r w:rsidR="00F14957">
              <w:rPr>
                <w:rFonts w:asciiTheme="minorHAnsi" w:eastAsiaTheme="minorEastAsia" w:hAnsiTheme="minorHAnsi" w:cstheme="minorBidi"/>
                <w:noProof/>
                <w:szCs w:val="22"/>
                <w:lang w:val="en-US"/>
              </w:rPr>
              <w:tab/>
            </w:r>
            <w:r w:rsidR="00F14957" w:rsidRPr="006C248F">
              <w:rPr>
                <w:rStyle w:val="Hyperlink"/>
                <w:noProof/>
                <w:lang w:val="en-US"/>
              </w:rPr>
              <w:t>Requirements</w:t>
            </w:r>
            <w:r w:rsidR="00F14957">
              <w:rPr>
                <w:noProof/>
                <w:webHidden/>
              </w:rPr>
              <w:tab/>
            </w:r>
            <w:r w:rsidR="00F14957">
              <w:rPr>
                <w:noProof/>
                <w:webHidden/>
              </w:rPr>
              <w:fldChar w:fldCharType="begin"/>
            </w:r>
            <w:r w:rsidR="00F14957">
              <w:rPr>
                <w:noProof/>
                <w:webHidden/>
              </w:rPr>
              <w:instrText xml:space="preserve"> PAGEREF _Toc27663619 \h </w:instrText>
            </w:r>
            <w:r w:rsidR="00F14957">
              <w:rPr>
                <w:noProof/>
                <w:webHidden/>
              </w:rPr>
            </w:r>
            <w:r w:rsidR="00F14957">
              <w:rPr>
                <w:noProof/>
                <w:webHidden/>
              </w:rPr>
              <w:fldChar w:fldCharType="separate"/>
            </w:r>
            <w:r w:rsidR="00F14957">
              <w:rPr>
                <w:noProof/>
                <w:webHidden/>
              </w:rPr>
              <w:t>6</w:t>
            </w:r>
            <w:r w:rsidR="00F14957">
              <w:rPr>
                <w:noProof/>
                <w:webHidden/>
              </w:rPr>
              <w:fldChar w:fldCharType="end"/>
            </w:r>
          </w:hyperlink>
        </w:p>
        <w:p w14:paraId="64024B5E" w14:textId="6F335A2C" w:rsidR="00F14957" w:rsidRDefault="00FA0A2A">
          <w:pPr>
            <w:pStyle w:val="TOC2"/>
            <w:tabs>
              <w:tab w:val="left" w:pos="880"/>
              <w:tab w:val="right" w:leader="dot" w:pos="8494"/>
            </w:tabs>
            <w:rPr>
              <w:rFonts w:asciiTheme="minorHAnsi" w:eastAsiaTheme="minorEastAsia" w:hAnsiTheme="minorHAnsi" w:cstheme="minorBidi"/>
              <w:noProof/>
              <w:szCs w:val="22"/>
              <w:lang w:val="en-US"/>
            </w:rPr>
          </w:pPr>
          <w:hyperlink w:anchor="_Toc27663620" w:history="1">
            <w:r w:rsidR="00F14957" w:rsidRPr="006C248F">
              <w:rPr>
                <w:rStyle w:val="Hyperlink"/>
                <w:noProof/>
                <w:lang w:val="en-US"/>
              </w:rPr>
              <w:t>3.1</w:t>
            </w:r>
            <w:r w:rsidR="00F14957">
              <w:rPr>
                <w:rFonts w:asciiTheme="minorHAnsi" w:eastAsiaTheme="minorEastAsia" w:hAnsiTheme="minorHAnsi" w:cstheme="minorBidi"/>
                <w:noProof/>
                <w:szCs w:val="22"/>
                <w:lang w:val="en-US"/>
              </w:rPr>
              <w:tab/>
            </w:r>
            <w:r w:rsidR="00F14957" w:rsidRPr="006C248F">
              <w:rPr>
                <w:rStyle w:val="Hyperlink"/>
                <w:noProof/>
                <w:lang w:val="en-US"/>
              </w:rPr>
              <w:t>Functional Requirements</w:t>
            </w:r>
            <w:r w:rsidR="00F14957">
              <w:rPr>
                <w:noProof/>
                <w:webHidden/>
              </w:rPr>
              <w:tab/>
            </w:r>
            <w:r w:rsidR="00F14957">
              <w:rPr>
                <w:noProof/>
                <w:webHidden/>
              </w:rPr>
              <w:fldChar w:fldCharType="begin"/>
            </w:r>
            <w:r w:rsidR="00F14957">
              <w:rPr>
                <w:noProof/>
                <w:webHidden/>
              </w:rPr>
              <w:instrText xml:space="preserve"> PAGEREF _Toc27663620 \h </w:instrText>
            </w:r>
            <w:r w:rsidR="00F14957">
              <w:rPr>
                <w:noProof/>
                <w:webHidden/>
              </w:rPr>
            </w:r>
            <w:r w:rsidR="00F14957">
              <w:rPr>
                <w:noProof/>
                <w:webHidden/>
              </w:rPr>
              <w:fldChar w:fldCharType="separate"/>
            </w:r>
            <w:r w:rsidR="00F14957">
              <w:rPr>
                <w:noProof/>
                <w:webHidden/>
              </w:rPr>
              <w:t>6</w:t>
            </w:r>
            <w:r w:rsidR="00F14957">
              <w:rPr>
                <w:noProof/>
                <w:webHidden/>
              </w:rPr>
              <w:fldChar w:fldCharType="end"/>
            </w:r>
          </w:hyperlink>
        </w:p>
        <w:p w14:paraId="47122EEA" w14:textId="1E308069" w:rsidR="00F14957" w:rsidRDefault="00FA0A2A">
          <w:pPr>
            <w:pStyle w:val="TOC2"/>
            <w:tabs>
              <w:tab w:val="left" w:pos="880"/>
              <w:tab w:val="right" w:leader="dot" w:pos="8494"/>
            </w:tabs>
            <w:rPr>
              <w:rFonts w:asciiTheme="minorHAnsi" w:eastAsiaTheme="minorEastAsia" w:hAnsiTheme="minorHAnsi" w:cstheme="minorBidi"/>
              <w:noProof/>
              <w:szCs w:val="22"/>
              <w:lang w:val="en-US"/>
            </w:rPr>
          </w:pPr>
          <w:hyperlink w:anchor="_Toc27663621" w:history="1">
            <w:r w:rsidR="00F14957" w:rsidRPr="006C248F">
              <w:rPr>
                <w:rStyle w:val="Hyperlink"/>
                <w:noProof/>
                <w:lang w:val="en-US"/>
              </w:rPr>
              <w:t>3.2</w:t>
            </w:r>
            <w:r w:rsidR="00F14957">
              <w:rPr>
                <w:rFonts w:asciiTheme="minorHAnsi" w:eastAsiaTheme="minorEastAsia" w:hAnsiTheme="minorHAnsi" w:cstheme="minorBidi"/>
                <w:noProof/>
                <w:szCs w:val="22"/>
                <w:lang w:val="en-US"/>
              </w:rPr>
              <w:tab/>
            </w:r>
            <w:r w:rsidR="00F14957" w:rsidRPr="006C248F">
              <w:rPr>
                <w:rStyle w:val="Hyperlink"/>
                <w:noProof/>
                <w:lang w:val="en-US"/>
              </w:rPr>
              <w:t>Non-Functional Requirements</w:t>
            </w:r>
            <w:r w:rsidR="00F14957">
              <w:rPr>
                <w:noProof/>
                <w:webHidden/>
              </w:rPr>
              <w:tab/>
            </w:r>
            <w:r w:rsidR="00F14957">
              <w:rPr>
                <w:noProof/>
                <w:webHidden/>
              </w:rPr>
              <w:fldChar w:fldCharType="begin"/>
            </w:r>
            <w:r w:rsidR="00F14957">
              <w:rPr>
                <w:noProof/>
                <w:webHidden/>
              </w:rPr>
              <w:instrText xml:space="preserve"> PAGEREF _Toc27663621 \h </w:instrText>
            </w:r>
            <w:r w:rsidR="00F14957">
              <w:rPr>
                <w:noProof/>
                <w:webHidden/>
              </w:rPr>
            </w:r>
            <w:r w:rsidR="00F14957">
              <w:rPr>
                <w:noProof/>
                <w:webHidden/>
              </w:rPr>
              <w:fldChar w:fldCharType="separate"/>
            </w:r>
            <w:r w:rsidR="00F14957">
              <w:rPr>
                <w:noProof/>
                <w:webHidden/>
              </w:rPr>
              <w:t>7</w:t>
            </w:r>
            <w:r w:rsidR="00F14957">
              <w:rPr>
                <w:noProof/>
                <w:webHidden/>
              </w:rPr>
              <w:fldChar w:fldCharType="end"/>
            </w:r>
          </w:hyperlink>
        </w:p>
        <w:p w14:paraId="1F9E91B7" w14:textId="709C7F4F"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2" w:history="1">
            <w:r w:rsidR="00F14957" w:rsidRPr="006C248F">
              <w:rPr>
                <w:rStyle w:val="Hyperlink"/>
                <w:noProof/>
                <w:lang w:val="en-US"/>
              </w:rPr>
              <w:t>4</w:t>
            </w:r>
            <w:r w:rsidR="00F14957">
              <w:rPr>
                <w:rFonts w:asciiTheme="minorHAnsi" w:eastAsiaTheme="minorEastAsia" w:hAnsiTheme="minorHAnsi" w:cstheme="minorBidi"/>
                <w:noProof/>
                <w:szCs w:val="22"/>
                <w:lang w:val="en-US"/>
              </w:rPr>
              <w:tab/>
            </w:r>
            <w:r w:rsidR="00F14957" w:rsidRPr="006C248F">
              <w:rPr>
                <w:rStyle w:val="Hyperlink"/>
                <w:noProof/>
                <w:lang w:val="en-US"/>
              </w:rPr>
              <w:t>Design</w:t>
            </w:r>
            <w:r w:rsidR="00F14957">
              <w:rPr>
                <w:noProof/>
                <w:webHidden/>
              </w:rPr>
              <w:tab/>
            </w:r>
            <w:r w:rsidR="00F14957">
              <w:rPr>
                <w:noProof/>
                <w:webHidden/>
              </w:rPr>
              <w:fldChar w:fldCharType="begin"/>
            </w:r>
            <w:r w:rsidR="00F14957">
              <w:rPr>
                <w:noProof/>
                <w:webHidden/>
              </w:rPr>
              <w:instrText xml:space="preserve"> PAGEREF _Toc27663622 \h </w:instrText>
            </w:r>
            <w:r w:rsidR="00F14957">
              <w:rPr>
                <w:noProof/>
                <w:webHidden/>
              </w:rPr>
            </w:r>
            <w:r w:rsidR="00F14957">
              <w:rPr>
                <w:noProof/>
                <w:webHidden/>
              </w:rPr>
              <w:fldChar w:fldCharType="separate"/>
            </w:r>
            <w:r w:rsidR="00F14957">
              <w:rPr>
                <w:noProof/>
                <w:webHidden/>
              </w:rPr>
              <w:t>8</w:t>
            </w:r>
            <w:r w:rsidR="00F14957">
              <w:rPr>
                <w:noProof/>
                <w:webHidden/>
              </w:rPr>
              <w:fldChar w:fldCharType="end"/>
            </w:r>
          </w:hyperlink>
        </w:p>
        <w:p w14:paraId="2148D0A1" w14:textId="68F204DD"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3" w:history="1">
            <w:r w:rsidR="00F14957" w:rsidRPr="006C248F">
              <w:rPr>
                <w:rStyle w:val="Hyperlink"/>
                <w:noProof/>
              </w:rPr>
              <w:t>5</w:t>
            </w:r>
            <w:r w:rsidR="00F14957">
              <w:rPr>
                <w:rFonts w:asciiTheme="minorHAnsi" w:eastAsiaTheme="minorEastAsia" w:hAnsiTheme="minorHAnsi" w:cstheme="minorBidi"/>
                <w:noProof/>
                <w:szCs w:val="22"/>
                <w:lang w:val="en-US"/>
              </w:rPr>
              <w:tab/>
            </w:r>
            <w:r w:rsidR="00F14957" w:rsidRPr="006C248F">
              <w:rPr>
                <w:rStyle w:val="Hyperlink"/>
                <w:noProof/>
              </w:rPr>
              <w:t>Implementation</w:t>
            </w:r>
            <w:r w:rsidR="00F14957">
              <w:rPr>
                <w:noProof/>
                <w:webHidden/>
              </w:rPr>
              <w:tab/>
            </w:r>
            <w:r w:rsidR="00F14957">
              <w:rPr>
                <w:noProof/>
                <w:webHidden/>
              </w:rPr>
              <w:fldChar w:fldCharType="begin"/>
            </w:r>
            <w:r w:rsidR="00F14957">
              <w:rPr>
                <w:noProof/>
                <w:webHidden/>
              </w:rPr>
              <w:instrText xml:space="preserve"> PAGEREF _Toc27663623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01787E58" w14:textId="12B4EFF4"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4" w:history="1">
            <w:r w:rsidR="00F14957" w:rsidRPr="006C248F">
              <w:rPr>
                <w:rStyle w:val="Hyperlink"/>
                <w:noProof/>
              </w:rPr>
              <w:t>6</w:t>
            </w:r>
            <w:r w:rsidR="00F14957">
              <w:rPr>
                <w:rFonts w:asciiTheme="minorHAnsi" w:eastAsiaTheme="minorEastAsia" w:hAnsiTheme="minorHAnsi" w:cstheme="minorBidi"/>
                <w:noProof/>
                <w:szCs w:val="22"/>
                <w:lang w:val="en-US"/>
              </w:rPr>
              <w:tab/>
            </w:r>
            <w:r w:rsidR="00F14957" w:rsidRPr="006C248F">
              <w:rPr>
                <w:rStyle w:val="Hyperlink"/>
                <w:noProof/>
              </w:rPr>
              <w:t>Test</w:t>
            </w:r>
            <w:r w:rsidR="00F14957">
              <w:rPr>
                <w:noProof/>
                <w:webHidden/>
              </w:rPr>
              <w:tab/>
            </w:r>
            <w:r w:rsidR="00F14957">
              <w:rPr>
                <w:noProof/>
                <w:webHidden/>
              </w:rPr>
              <w:fldChar w:fldCharType="begin"/>
            </w:r>
            <w:r w:rsidR="00F14957">
              <w:rPr>
                <w:noProof/>
                <w:webHidden/>
              </w:rPr>
              <w:instrText xml:space="preserve"> PAGEREF _Toc27663624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06939EE2" w14:textId="793454A0" w:rsidR="00F14957" w:rsidRDefault="00FA0A2A">
          <w:pPr>
            <w:pStyle w:val="TOC2"/>
            <w:tabs>
              <w:tab w:val="left" w:pos="880"/>
              <w:tab w:val="right" w:leader="dot" w:pos="8494"/>
            </w:tabs>
            <w:rPr>
              <w:rFonts w:asciiTheme="minorHAnsi" w:eastAsiaTheme="minorEastAsia" w:hAnsiTheme="minorHAnsi" w:cstheme="minorBidi"/>
              <w:noProof/>
              <w:szCs w:val="22"/>
              <w:lang w:val="en-US"/>
            </w:rPr>
          </w:pPr>
          <w:hyperlink w:anchor="_Toc27663625" w:history="1">
            <w:r w:rsidR="00F14957" w:rsidRPr="006C248F">
              <w:rPr>
                <w:rStyle w:val="Hyperlink"/>
                <w:noProof/>
              </w:rPr>
              <w:t>6.1</w:t>
            </w:r>
            <w:r w:rsidR="00F14957">
              <w:rPr>
                <w:rFonts w:asciiTheme="minorHAnsi" w:eastAsiaTheme="minorEastAsia" w:hAnsiTheme="minorHAnsi" w:cstheme="minorBidi"/>
                <w:noProof/>
                <w:szCs w:val="22"/>
                <w:lang w:val="en-US"/>
              </w:rPr>
              <w:tab/>
            </w:r>
            <w:r w:rsidR="00F14957" w:rsidRPr="006C248F">
              <w:rPr>
                <w:rStyle w:val="Hyperlink"/>
                <w:noProof/>
              </w:rPr>
              <w:t>Test Specifications</w:t>
            </w:r>
            <w:r w:rsidR="00F14957">
              <w:rPr>
                <w:noProof/>
                <w:webHidden/>
              </w:rPr>
              <w:tab/>
            </w:r>
            <w:r w:rsidR="00F14957">
              <w:rPr>
                <w:noProof/>
                <w:webHidden/>
              </w:rPr>
              <w:fldChar w:fldCharType="begin"/>
            </w:r>
            <w:r w:rsidR="00F14957">
              <w:rPr>
                <w:noProof/>
                <w:webHidden/>
              </w:rPr>
              <w:instrText xml:space="preserve"> PAGEREF _Toc27663625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6842FE52" w14:textId="15658145"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6" w:history="1">
            <w:r w:rsidR="00F14957" w:rsidRPr="006C248F">
              <w:rPr>
                <w:rStyle w:val="Hyperlink"/>
                <w:noProof/>
              </w:rPr>
              <w:t>7</w:t>
            </w:r>
            <w:r w:rsidR="00F14957">
              <w:rPr>
                <w:rFonts w:asciiTheme="minorHAnsi" w:eastAsiaTheme="minorEastAsia" w:hAnsiTheme="minorHAnsi" w:cstheme="minorBidi"/>
                <w:noProof/>
                <w:szCs w:val="22"/>
                <w:lang w:val="en-US"/>
              </w:rPr>
              <w:tab/>
            </w:r>
            <w:r w:rsidR="00F14957" w:rsidRPr="006C248F">
              <w:rPr>
                <w:rStyle w:val="Hyperlink"/>
                <w:noProof/>
              </w:rPr>
              <w:t>Results and Discussion</w:t>
            </w:r>
            <w:r w:rsidR="00F14957">
              <w:rPr>
                <w:noProof/>
                <w:webHidden/>
              </w:rPr>
              <w:tab/>
            </w:r>
            <w:r w:rsidR="00F14957">
              <w:rPr>
                <w:noProof/>
                <w:webHidden/>
              </w:rPr>
              <w:fldChar w:fldCharType="begin"/>
            </w:r>
            <w:r w:rsidR="00F14957">
              <w:rPr>
                <w:noProof/>
                <w:webHidden/>
              </w:rPr>
              <w:instrText xml:space="preserve"> PAGEREF _Toc27663626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6D237A4B" w14:textId="1BD2FEA4"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7" w:history="1">
            <w:r w:rsidR="00F14957" w:rsidRPr="006C248F">
              <w:rPr>
                <w:rStyle w:val="Hyperlink"/>
                <w:noProof/>
                <w:lang w:val="en-US"/>
              </w:rPr>
              <w:t>8</w:t>
            </w:r>
            <w:r w:rsidR="00F14957">
              <w:rPr>
                <w:rFonts w:asciiTheme="minorHAnsi" w:eastAsiaTheme="minorEastAsia" w:hAnsiTheme="minorHAnsi" w:cstheme="minorBidi"/>
                <w:noProof/>
                <w:szCs w:val="22"/>
                <w:lang w:val="en-US"/>
              </w:rPr>
              <w:tab/>
            </w:r>
            <w:r w:rsidR="00F14957" w:rsidRPr="006C248F">
              <w:rPr>
                <w:rStyle w:val="Hyperlink"/>
                <w:noProof/>
                <w:lang w:val="en-US"/>
              </w:rPr>
              <w:t>Conclusions</w:t>
            </w:r>
            <w:r w:rsidR="00F14957">
              <w:rPr>
                <w:noProof/>
                <w:webHidden/>
              </w:rPr>
              <w:tab/>
            </w:r>
            <w:r w:rsidR="00F14957">
              <w:rPr>
                <w:noProof/>
                <w:webHidden/>
              </w:rPr>
              <w:fldChar w:fldCharType="begin"/>
            </w:r>
            <w:r w:rsidR="00F14957">
              <w:rPr>
                <w:noProof/>
                <w:webHidden/>
              </w:rPr>
              <w:instrText xml:space="preserve"> PAGEREF _Toc27663627 \h </w:instrText>
            </w:r>
            <w:r w:rsidR="00F14957">
              <w:rPr>
                <w:noProof/>
                <w:webHidden/>
              </w:rPr>
            </w:r>
            <w:r w:rsidR="00F14957">
              <w:rPr>
                <w:noProof/>
                <w:webHidden/>
              </w:rPr>
              <w:fldChar w:fldCharType="separate"/>
            </w:r>
            <w:r w:rsidR="00F14957">
              <w:rPr>
                <w:noProof/>
                <w:webHidden/>
              </w:rPr>
              <w:t>10</w:t>
            </w:r>
            <w:r w:rsidR="00F14957">
              <w:rPr>
                <w:noProof/>
                <w:webHidden/>
              </w:rPr>
              <w:fldChar w:fldCharType="end"/>
            </w:r>
          </w:hyperlink>
        </w:p>
        <w:p w14:paraId="05177C6C" w14:textId="1D3F82F8" w:rsidR="00F14957" w:rsidRDefault="00FA0A2A">
          <w:pPr>
            <w:pStyle w:val="TOC1"/>
            <w:tabs>
              <w:tab w:val="left" w:pos="440"/>
              <w:tab w:val="right" w:leader="dot" w:pos="8494"/>
            </w:tabs>
            <w:rPr>
              <w:rFonts w:asciiTheme="minorHAnsi" w:eastAsiaTheme="minorEastAsia" w:hAnsiTheme="minorHAnsi" w:cstheme="minorBidi"/>
              <w:noProof/>
              <w:szCs w:val="22"/>
              <w:lang w:val="en-US"/>
            </w:rPr>
          </w:pPr>
          <w:hyperlink w:anchor="_Toc27663628" w:history="1">
            <w:r w:rsidR="00F14957" w:rsidRPr="006C248F">
              <w:rPr>
                <w:rStyle w:val="Hyperlink"/>
                <w:noProof/>
              </w:rPr>
              <w:t>9</w:t>
            </w:r>
            <w:r w:rsidR="00F14957">
              <w:rPr>
                <w:rFonts w:asciiTheme="minorHAnsi" w:eastAsiaTheme="minorEastAsia" w:hAnsiTheme="minorHAnsi" w:cstheme="minorBidi"/>
                <w:noProof/>
                <w:szCs w:val="22"/>
                <w:lang w:val="en-US"/>
              </w:rPr>
              <w:tab/>
            </w:r>
            <w:r w:rsidR="00F14957" w:rsidRPr="006C248F">
              <w:rPr>
                <w:rStyle w:val="Hyperlink"/>
                <w:noProof/>
              </w:rPr>
              <w:t>Project future</w:t>
            </w:r>
            <w:r w:rsidR="00F14957">
              <w:rPr>
                <w:noProof/>
                <w:webHidden/>
              </w:rPr>
              <w:tab/>
            </w:r>
            <w:r w:rsidR="00F14957">
              <w:rPr>
                <w:noProof/>
                <w:webHidden/>
              </w:rPr>
              <w:fldChar w:fldCharType="begin"/>
            </w:r>
            <w:r w:rsidR="00F14957">
              <w:rPr>
                <w:noProof/>
                <w:webHidden/>
              </w:rPr>
              <w:instrText xml:space="preserve"> PAGEREF _Toc27663628 \h </w:instrText>
            </w:r>
            <w:r w:rsidR="00F14957">
              <w:rPr>
                <w:noProof/>
                <w:webHidden/>
              </w:rPr>
            </w:r>
            <w:r w:rsidR="00F14957">
              <w:rPr>
                <w:noProof/>
                <w:webHidden/>
              </w:rPr>
              <w:fldChar w:fldCharType="separate"/>
            </w:r>
            <w:r w:rsidR="00F14957">
              <w:rPr>
                <w:noProof/>
                <w:webHidden/>
              </w:rPr>
              <w:t>11</w:t>
            </w:r>
            <w:r w:rsidR="00F14957">
              <w:rPr>
                <w:noProof/>
                <w:webHidden/>
              </w:rPr>
              <w:fldChar w:fldCharType="end"/>
            </w:r>
          </w:hyperlink>
        </w:p>
        <w:p w14:paraId="710CE15F" w14:textId="7FA30713" w:rsidR="00F14957" w:rsidRDefault="00FA0A2A">
          <w:pPr>
            <w:pStyle w:val="TOC1"/>
            <w:tabs>
              <w:tab w:val="left" w:pos="660"/>
              <w:tab w:val="right" w:leader="dot" w:pos="8494"/>
            </w:tabs>
            <w:rPr>
              <w:rFonts w:asciiTheme="minorHAnsi" w:eastAsiaTheme="minorEastAsia" w:hAnsiTheme="minorHAnsi" w:cstheme="minorBidi"/>
              <w:noProof/>
              <w:szCs w:val="22"/>
              <w:lang w:val="en-US"/>
            </w:rPr>
          </w:pPr>
          <w:hyperlink w:anchor="_Toc27663629" w:history="1">
            <w:r w:rsidR="00F14957" w:rsidRPr="006C248F">
              <w:rPr>
                <w:rStyle w:val="Hyperlink"/>
                <w:noProof/>
                <w:lang w:val="en-US"/>
              </w:rPr>
              <w:t>10</w:t>
            </w:r>
            <w:r w:rsidR="00F14957">
              <w:rPr>
                <w:rFonts w:asciiTheme="minorHAnsi" w:eastAsiaTheme="minorEastAsia" w:hAnsiTheme="minorHAnsi" w:cstheme="minorBidi"/>
                <w:noProof/>
                <w:szCs w:val="22"/>
                <w:lang w:val="en-US"/>
              </w:rPr>
              <w:tab/>
            </w:r>
            <w:r w:rsidR="00F14957" w:rsidRPr="006C248F">
              <w:rPr>
                <w:rStyle w:val="Hyperlink"/>
                <w:noProof/>
                <w:lang w:val="en-US"/>
              </w:rPr>
              <w:t>Sources of information</w:t>
            </w:r>
            <w:r w:rsidR="00F14957">
              <w:rPr>
                <w:noProof/>
                <w:webHidden/>
              </w:rPr>
              <w:tab/>
            </w:r>
            <w:r w:rsidR="00F14957">
              <w:rPr>
                <w:noProof/>
                <w:webHidden/>
              </w:rPr>
              <w:fldChar w:fldCharType="begin"/>
            </w:r>
            <w:r w:rsidR="00F14957">
              <w:rPr>
                <w:noProof/>
                <w:webHidden/>
              </w:rPr>
              <w:instrText xml:space="preserve"> PAGEREF _Toc27663629 \h </w:instrText>
            </w:r>
            <w:r w:rsidR="00F14957">
              <w:rPr>
                <w:noProof/>
                <w:webHidden/>
              </w:rPr>
            </w:r>
            <w:r w:rsidR="00F14957">
              <w:rPr>
                <w:noProof/>
                <w:webHidden/>
              </w:rPr>
              <w:fldChar w:fldCharType="separate"/>
            </w:r>
            <w:r w:rsidR="00F14957">
              <w:rPr>
                <w:noProof/>
                <w:webHidden/>
              </w:rPr>
              <w:t>11</w:t>
            </w:r>
            <w:r w:rsidR="00F14957">
              <w:rPr>
                <w:noProof/>
                <w:webHidden/>
              </w:rPr>
              <w:fldChar w:fldCharType="end"/>
            </w:r>
          </w:hyperlink>
        </w:p>
        <w:p w14:paraId="162EE4D0" w14:textId="7EDDD4B9" w:rsidR="00F14957" w:rsidRDefault="00FA0A2A">
          <w:pPr>
            <w:pStyle w:val="TOC1"/>
            <w:tabs>
              <w:tab w:val="left" w:pos="660"/>
              <w:tab w:val="right" w:leader="dot" w:pos="8494"/>
            </w:tabs>
            <w:rPr>
              <w:rFonts w:asciiTheme="minorHAnsi" w:eastAsiaTheme="minorEastAsia" w:hAnsiTheme="minorHAnsi" w:cstheme="minorBidi"/>
              <w:noProof/>
              <w:szCs w:val="22"/>
              <w:lang w:val="en-US"/>
            </w:rPr>
          </w:pPr>
          <w:hyperlink w:anchor="_Toc27663630" w:history="1">
            <w:r w:rsidR="00F14957" w:rsidRPr="006C248F">
              <w:rPr>
                <w:rStyle w:val="Hyperlink"/>
                <w:noProof/>
                <w:lang w:val="en-US"/>
              </w:rPr>
              <w:t>11</w:t>
            </w:r>
            <w:r w:rsidR="00F14957">
              <w:rPr>
                <w:rFonts w:asciiTheme="minorHAnsi" w:eastAsiaTheme="minorEastAsia" w:hAnsiTheme="minorHAnsi" w:cstheme="minorBidi"/>
                <w:noProof/>
                <w:szCs w:val="22"/>
                <w:lang w:val="en-US"/>
              </w:rPr>
              <w:tab/>
            </w:r>
            <w:r w:rsidR="00F14957" w:rsidRPr="006C248F">
              <w:rPr>
                <w:rStyle w:val="Hyperlink"/>
                <w:noProof/>
                <w:lang w:val="en-US"/>
              </w:rPr>
              <w:t>Appendices</w:t>
            </w:r>
            <w:r w:rsidR="00F14957">
              <w:rPr>
                <w:noProof/>
                <w:webHidden/>
              </w:rPr>
              <w:tab/>
            </w:r>
            <w:r w:rsidR="00F14957">
              <w:rPr>
                <w:noProof/>
                <w:webHidden/>
              </w:rPr>
              <w:fldChar w:fldCharType="begin"/>
            </w:r>
            <w:r w:rsidR="00F14957">
              <w:rPr>
                <w:noProof/>
                <w:webHidden/>
              </w:rPr>
              <w:instrText xml:space="preserve"> PAGEREF _Toc27663630 \h </w:instrText>
            </w:r>
            <w:r w:rsidR="00F14957">
              <w:rPr>
                <w:noProof/>
                <w:webHidden/>
              </w:rPr>
            </w:r>
            <w:r w:rsidR="00F14957">
              <w:rPr>
                <w:noProof/>
                <w:webHidden/>
              </w:rPr>
              <w:fldChar w:fldCharType="separate"/>
            </w:r>
            <w:r w:rsidR="00F14957">
              <w:rPr>
                <w:noProof/>
                <w:webHidden/>
              </w:rPr>
              <w:t>1</w:t>
            </w:r>
            <w:r w:rsidR="00F14957">
              <w:rPr>
                <w:noProof/>
                <w:webHidden/>
              </w:rPr>
              <w:fldChar w:fldCharType="end"/>
            </w:r>
          </w:hyperlink>
        </w:p>
        <w:p w14:paraId="7141BE43" w14:textId="17F88CAD" w:rsidR="008C6614" w:rsidRDefault="008C6614">
          <w:r>
            <w:rPr>
              <w:b/>
              <w:bCs/>
              <w:noProof/>
            </w:rPr>
            <w:fldChar w:fldCharType="end"/>
          </w:r>
        </w:p>
      </w:sdtContent>
    </w:sdt>
    <w:p w14:paraId="2DC8F339" w14:textId="77777777" w:rsidR="009B0C76" w:rsidRDefault="009B0C76" w:rsidP="00C55793">
      <w:pPr>
        <w:spacing w:after="160" w:line="259" w:lineRule="auto"/>
        <w:rPr>
          <w:b/>
          <w:sz w:val="28"/>
          <w:szCs w:val="28"/>
          <w:lang w:val="en-US"/>
        </w:rPr>
      </w:pPr>
    </w:p>
    <w:p w14:paraId="37046D07" w14:textId="77777777" w:rsidR="009B0C76" w:rsidRDefault="009B0C76" w:rsidP="00C55793">
      <w:pPr>
        <w:spacing w:after="160" w:line="259" w:lineRule="auto"/>
        <w:rPr>
          <w:b/>
          <w:sz w:val="28"/>
          <w:szCs w:val="28"/>
          <w:lang w:val="en-US"/>
        </w:rPr>
      </w:pPr>
    </w:p>
    <w:p w14:paraId="100D8DEA" w14:textId="77777777" w:rsidR="00F14957" w:rsidRDefault="00F14957" w:rsidP="00C55793">
      <w:pPr>
        <w:spacing w:after="160" w:line="259" w:lineRule="auto"/>
        <w:rPr>
          <w:b/>
          <w:sz w:val="28"/>
          <w:szCs w:val="28"/>
          <w:lang w:val="en-US"/>
        </w:rPr>
      </w:pPr>
    </w:p>
    <w:p w14:paraId="0E7F7BB0" w14:textId="1F36B013" w:rsidR="00C55793" w:rsidRPr="00C55793" w:rsidRDefault="00C55793" w:rsidP="00C55793">
      <w:pPr>
        <w:spacing w:after="160" w:line="259" w:lineRule="auto"/>
        <w:rPr>
          <w:b/>
          <w:sz w:val="28"/>
          <w:szCs w:val="28"/>
          <w:lang w:val="en-US"/>
        </w:rPr>
      </w:pPr>
      <w:r w:rsidRPr="00C55793">
        <w:rPr>
          <w:b/>
          <w:sz w:val="28"/>
          <w:szCs w:val="28"/>
          <w:lang w:val="en-US"/>
        </w:rPr>
        <w:lastRenderedPageBreak/>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341742BC" w:rsidR="00BE2405" w:rsidRPr="00C55793" w:rsidRDefault="00C55793" w:rsidP="00FA75C6">
      <w:pPr>
        <w:pStyle w:val="Heading1"/>
        <w:numPr>
          <w:ilvl w:val="0"/>
          <w:numId w:val="0"/>
        </w:numPr>
        <w:ind w:left="567" w:hanging="567"/>
        <w:rPr>
          <w:lang w:val="en-US"/>
        </w:rPr>
      </w:pPr>
      <w:bookmarkStart w:id="1" w:name="_Toc27663613"/>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0C575657" w14:textId="77777777" w:rsidR="00ED3CDE" w:rsidRDefault="00571218" w:rsidP="00B13B6D">
      <w:pPr>
        <w:pStyle w:val="BodyText"/>
        <w:rPr>
          <w:rFonts w:ascii="Arial" w:hAnsi="Arial" w:cs="Arial"/>
          <w:i/>
          <w:sz w:val="22"/>
          <w:szCs w:val="22"/>
          <w:lang w:val="en-GB"/>
        </w:r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70BD0D76" w14:textId="77777777" w:rsidR="00AE7832" w:rsidRDefault="00AE7832" w:rsidP="00B13B6D">
      <w:pPr>
        <w:pStyle w:val="BodyText"/>
        <w:rPr>
          <w:rFonts w:ascii="Arial" w:hAnsi="Arial" w:cs="Arial"/>
          <w:i/>
          <w:sz w:val="22"/>
          <w:szCs w:val="22"/>
          <w:lang w:val="en-GB"/>
        </w:rPr>
      </w:pPr>
    </w:p>
    <w:p w14:paraId="1AE423AB" w14:textId="2739D56A" w:rsidR="00AE7832" w:rsidRPr="00715A57" w:rsidRDefault="00AE7832" w:rsidP="00B13B6D">
      <w:pPr>
        <w:pStyle w:val="BodyText"/>
        <w:rPr>
          <w:rFonts w:ascii="Arial" w:hAnsi="Arial" w:cs="Arial"/>
          <w:i/>
          <w:sz w:val="22"/>
          <w:szCs w:val="22"/>
          <w:lang w:val="en-GB"/>
        </w:rPr>
        <w:sectPr w:rsidR="00AE7832" w:rsidRPr="00715A57" w:rsidSect="00162C84">
          <w:head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6A5B1DCE" w:rsidR="00ED3CDE" w:rsidRDefault="00ED3CDE" w:rsidP="00ED3CDE">
      <w:pPr>
        <w:pStyle w:val="Heading1"/>
        <w:rPr>
          <w:lang w:val="en-US"/>
        </w:rPr>
      </w:pPr>
      <w:bookmarkStart w:id="2" w:name="_Toc27663614"/>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44A022FA" w:rsidR="00470321" w:rsidRDefault="00AB1CB1" w:rsidP="00470321">
      <w:pPr>
        <w:pStyle w:val="Heading1"/>
        <w:rPr>
          <w:lang w:val="en-US"/>
        </w:rPr>
      </w:pPr>
      <w:bookmarkStart w:id="4" w:name="_Toc27663615"/>
      <w:r>
        <w:rPr>
          <w:lang w:val="en-US"/>
        </w:rPr>
        <w:lastRenderedPageBreak/>
        <w:t>Analysis</w:t>
      </w:r>
      <w:bookmarkEnd w:id="4"/>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1B92EA37" w:rsidR="00470321" w:rsidRPr="002C64CF" w:rsidRDefault="00373CD5" w:rsidP="002C64CF">
      <w:pPr>
        <w:pStyle w:val="Heading2"/>
      </w:pPr>
      <w:bookmarkStart w:id="5" w:name="_Toc27663616"/>
      <w:r w:rsidRPr="002C64CF">
        <w:t>Use Case Diagram</w:t>
      </w:r>
      <w:bookmarkEnd w:id="5"/>
    </w:p>
    <w:p w14:paraId="7C4B7D2E" w14:textId="0C2F87B6" w:rsidR="00560CEB" w:rsidRDefault="005B6421" w:rsidP="00560CEB">
      <w:pPr>
        <w:rPr>
          <w:lang w:val="en-US"/>
        </w:rPr>
      </w:pPr>
      <w:r>
        <w:rPr>
          <w:noProof/>
          <w:lang w:val="en-US"/>
        </w:rPr>
        <w:drawing>
          <wp:inline distT="0" distB="0" distL="0" distR="0" wp14:anchorId="7B52CDDA" wp14:editId="1BCB5607">
            <wp:extent cx="5611470" cy="40690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7275" cy="4073289"/>
                    </a:xfrm>
                    <a:prstGeom prst="rect">
                      <a:avLst/>
                    </a:prstGeom>
                    <a:noFill/>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4126B911" w14:textId="357EEFB2" w:rsidR="003F29C6" w:rsidRDefault="00FB74AB" w:rsidP="00560CEB">
      <w:pPr>
        <w:rPr>
          <w:lang w:val="en-US"/>
        </w:rPr>
      </w:pPr>
      <w:r>
        <w:rPr>
          <w:lang w:val="en-US"/>
        </w:rPr>
        <w:t>The Use Case Diagram was developed to help visualize the main requirement “being able to show, add, change, edit and remove data</w:t>
      </w:r>
      <w:r w:rsidR="00300D5B">
        <w:rPr>
          <w:lang w:val="en-US"/>
        </w:rPr>
        <w:t xml:space="preserve"> from the lists</w:t>
      </w:r>
      <w:r>
        <w:rPr>
          <w:lang w:val="en-US"/>
        </w:rPr>
        <w:t>.</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r w:rsidR="005C5709">
        <w:rPr>
          <w:lang w:val="en-US"/>
        </w:rPr>
        <w:t>, 10</w:t>
      </w:r>
      <w:r w:rsidR="007C7F6F">
        <w:rPr>
          <w:lang w:val="en-US"/>
        </w:rPr>
        <w:t>,11, 12</w:t>
      </w:r>
      <w:r w:rsidR="00A270D3">
        <w:rPr>
          <w:lang w:val="en-US"/>
        </w:rPr>
        <w:t>, 13</w:t>
      </w:r>
      <w:r w:rsidR="003D0F75">
        <w:rPr>
          <w:lang w:val="en-US"/>
        </w:rPr>
        <w:t>.</w:t>
      </w:r>
    </w:p>
    <w:p w14:paraId="164EC4DE" w14:textId="66E3400E" w:rsidR="003F29C6" w:rsidRDefault="003F29C6">
      <w:pPr>
        <w:spacing w:after="160" w:line="259" w:lineRule="auto"/>
        <w:rPr>
          <w:lang w:val="en-US"/>
        </w:rPr>
      </w:pPr>
      <w:r>
        <w:rPr>
          <w:lang w:val="en-US"/>
        </w:rPr>
        <w:br w:type="page"/>
      </w:r>
    </w:p>
    <w:p w14:paraId="371D36E6" w14:textId="77777777" w:rsidR="003F29C6" w:rsidRDefault="003F29C6" w:rsidP="00560CEB">
      <w:pPr>
        <w:rPr>
          <w:lang w:val="en-US"/>
        </w:rPr>
      </w:pPr>
    </w:p>
    <w:p w14:paraId="2F411AC3" w14:textId="16E0270D" w:rsidR="002D1C12" w:rsidRDefault="005F5BF8" w:rsidP="00560CEB">
      <w:pPr>
        <w:rPr>
          <w:lang w:val="en-US"/>
        </w:rPr>
      </w:pPr>
      <w:r>
        <w:rPr>
          <w:noProof/>
          <w:lang w:val="en-US"/>
        </w:rPr>
        <w:drawing>
          <wp:inline distT="0" distB="0" distL="0" distR="0" wp14:anchorId="7A88EE69" wp14:editId="4AC8DD57">
            <wp:extent cx="6057900"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7900" cy="38481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542DCC75" w:rsidR="00540C89" w:rsidRDefault="00FD064B" w:rsidP="00CE7805">
      <w:pPr>
        <w:pStyle w:val="Heading2"/>
        <w:numPr>
          <w:ilvl w:val="0"/>
          <w:numId w:val="0"/>
        </w:numPr>
        <w:ind w:left="567" w:hanging="567"/>
        <w:rPr>
          <w:lang w:val="en-US"/>
        </w:rPr>
      </w:pPr>
      <w:bookmarkStart w:id="6" w:name="_Toc27663617"/>
      <w:r>
        <w:rPr>
          <w:lang w:val="en-US"/>
        </w:rPr>
        <w:t>2.1.1 Use</w:t>
      </w:r>
      <w:r w:rsidR="00540C89">
        <w:rPr>
          <w:lang w:val="en-US"/>
        </w:rPr>
        <w:t xml:space="preserve"> Case Description</w:t>
      </w:r>
      <w:bookmarkEnd w:id="6"/>
    </w:p>
    <w:p w14:paraId="521EB873" w14:textId="27F0E2A0" w:rsidR="00AE7832"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5F32D16A" w14:textId="77777777" w:rsidR="00AE7832" w:rsidRDefault="00AE7832">
      <w:pPr>
        <w:spacing w:after="160" w:line="259" w:lineRule="auto"/>
        <w:rPr>
          <w:lang w:val="en-US"/>
        </w:rPr>
      </w:pPr>
      <w:r>
        <w:rPr>
          <w:lang w:val="en-US"/>
        </w:rPr>
        <w:br w:type="page"/>
      </w:r>
    </w:p>
    <w:p w14:paraId="38EAEF73" w14:textId="77777777" w:rsidR="00540C89" w:rsidRDefault="00540C89" w:rsidP="00540C89">
      <w:pPr>
        <w:rPr>
          <w:lang w:val="en-US"/>
        </w:rPr>
      </w:pPr>
    </w:p>
    <w:p w14:paraId="163CB3EE" w14:textId="0CCF4A2A" w:rsidR="00B91752" w:rsidRDefault="00B91752" w:rsidP="00540C89">
      <w:pPr>
        <w:rPr>
          <w:lang w:val="en-US"/>
        </w:rPr>
      </w:pPr>
      <w:r>
        <w:rPr>
          <w:noProof/>
          <w:lang w:val="en-US"/>
        </w:rPr>
        <w:drawing>
          <wp:inline distT="0" distB="0" distL="0" distR="0" wp14:anchorId="7BB8DBDA" wp14:editId="1497561D">
            <wp:extent cx="6004560" cy="25298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4560" cy="2529840"/>
                    </a:xfrm>
                    <a:prstGeom prst="rect">
                      <a:avLst/>
                    </a:prstGeom>
                    <a:noFill/>
                    <a:ln>
                      <a:noFill/>
                    </a:ln>
                  </pic:spPr>
                </pic:pic>
              </a:graphicData>
            </a:graphic>
          </wp:inline>
        </w:drawing>
      </w:r>
    </w:p>
    <w:p w14:paraId="77F6E50B" w14:textId="07FFD34E" w:rsidR="00540C89" w:rsidRPr="00540C89" w:rsidRDefault="00360D4F" w:rsidP="00360D4F">
      <w:pPr>
        <w:jc w:val="center"/>
        <w:rPr>
          <w:lang w:val="en-US"/>
        </w:rPr>
      </w:pPr>
      <w:r>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12DC035D" w:rsidR="00AE7832"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3BA3B824" w14:textId="0D4CEC5C" w:rsidR="009A1838" w:rsidRPr="00693C46" w:rsidRDefault="00AE7832" w:rsidP="00693C46">
      <w:pPr>
        <w:spacing w:after="160" w:line="259" w:lineRule="auto"/>
        <w:rPr>
          <w:lang w:val="en-US"/>
        </w:rPr>
      </w:pPr>
      <w:r>
        <w:rPr>
          <w:lang w:val="en-US"/>
        </w:rPr>
        <w:br w:type="page"/>
      </w:r>
    </w:p>
    <w:p w14:paraId="5504C1AF" w14:textId="226162E6" w:rsidR="001124C7" w:rsidRDefault="00CE120B" w:rsidP="00D619C8">
      <w:pPr>
        <w:pStyle w:val="Heading2"/>
        <w:numPr>
          <w:ilvl w:val="0"/>
          <w:numId w:val="0"/>
        </w:numPr>
        <w:rPr>
          <w:lang w:val="en-US"/>
        </w:rPr>
      </w:pPr>
      <w:bookmarkStart w:id="7" w:name="_Toc27663618"/>
      <w:r>
        <w:rPr>
          <w:lang w:val="en-US"/>
        </w:rPr>
        <w:lastRenderedPageBreak/>
        <w:t>2.1.2. Activity Diagra</w:t>
      </w:r>
      <w:r w:rsidR="00D619C8">
        <w:rPr>
          <w:lang w:val="en-US"/>
        </w:rPr>
        <w:t>m</w:t>
      </w:r>
      <w:bookmarkEnd w:id="7"/>
    </w:p>
    <w:p w14:paraId="75529528" w14:textId="5430BD83" w:rsidR="009E6C26"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w:t>
      </w:r>
      <w:r w:rsidR="009E6C26">
        <w:rPr>
          <w:lang w:val="en-US"/>
        </w:rPr>
        <w:t xml:space="preserve"> viewed in the Appendix</w:t>
      </w:r>
    </w:p>
    <w:p w14:paraId="00EF1FD4" w14:textId="77777777" w:rsidR="009E6C26" w:rsidRDefault="009E6C26" w:rsidP="00D619C8">
      <w:pPr>
        <w:rPr>
          <w:lang w:val="en-US"/>
        </w:rPr>
      </w:pPr>
    </w:p>
    <w:p w14:paraId="793873C6" w14:textId="0A47D725" w:rsidR="009E6C26" w:rsidRDefault="00301AF7" w:rsidP="00D619C8">
      <w:pPr>
        <w:rPr>
          <w:lang w:val="en-US"/>
        </w:rPr>
      </w:pPr>
      <w:r>
        <w:rPr>
          <w:noProof/>
          <w:szCs w:val="22"/>
        </w:rPr>
        <w:drawing>
          <wp:anchor distT="0" distB="0" distL="114300" distR="114300" simplePos="0" relativeHeight="251659264" behindDoc="0" locked="0" layoutInCell="1" allowOverlap="1" wp14:anchorId="0D0D0742" wp14:editId="41B1E14D">
            <wp:simplePos x="0" y="0"/>
            <wp:positionH relativeFrom="column">
              <wp:posOffset>1929765</wp:posOffset>
            </wp:positionH>
            <wp:positionV relativeFrom="paragraph">
              <wp:posOffset>200025</wp:posOffset>
            </wp:positionV>
            <wp:extent cx="2987040" cy="5810001"/>
            <wp:effectExtent l="0" t="0" r="3810" b="635"/>
            <wp:wrapThrough wrapText="bothSides">
              <wp:wrapPolygon edited="0">
                <wp:start x="0" y="0"/>
                <wp:lineTo x="0" y="21532"/>
                <wp:lineTo x="21490" y="21532"/>
                <wp:lineTo x="2149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diagram 3.PNG"/>
                    <pic:cNvPicPr/>
                  </pic:nvPicPr>
                  <pic:blipFill>
                    <a:blip r:embed="rId18">
                      <a:extLst>
                        <a:ext uri="{28A0092B-C50C-407E-A947-70E740481C1C}">
                          <a14:useLocalDpi xmlns:a14="http://schemas.microsoft.com/office/drawing/2010/main" val="0"/>
                        </a:ext>
                      </a:extLst>
                    </a:blip>
                    <a:stretch>
                      <a:fillRect/>
                    </a:stretch>
                  </pic:blipFill>
                  <pic:spPr>
                    <a:xfrm>
                      <a:off x="0" y="0"/>
                      <a:ext cx="2987040" cy="5810001"/>
                    </a:xfrm>
                    <a:prstGeom prst="rect">
                      <a:avLst/>
                    </a:prstGeom>
                  </pic:spPr>
                </pic:pic>
              </a:graphicData>
            </a:graphic>
            <wp14:sizeRelH relativeFrom="margin">
              <wp14:pctWidth>0</wp14:pctWidth>
            </wp14:sizeRelH>
            <wp14:sizeRelV relativeFrom="margin">
              <wp14:pctHeight>0</wp14:pctHeight>
            </wp14:sizeRelV>
          </wp:anchor>
        </w:drawing>
      </w:r>
    </w:p>
    <w:p w14:paraId="7482060C" w14:textId="08DE9319" w:rsidR="009E6C26" w:rsidRDefault="009E6C26" w:rsidP="00D619C8">
      <w:pPr>
        <w:rPr>
          <w:lang w:val="en-US"/>
        </w:rPr>
      </w:pPr>
    </w:p>
    <w:p w14:paraId="11D9B44F" w14:textId="43BB7A19" w:rsidR="009E6C26" w:rsidRDefault="009E6C26" w:rsidP="00D619C8">
      <w:pPr>
        <w:rPr>
          <w:lang w:val="en-US"/>
        </w:rPr>
      </w:pPr>
    </w:p>
    <w:p w14:paraId="47268053" w14:textId="27F5E1B3" w:rsidR="00D619C8" w:rsidRDefault="00906878" w:rsidP="00D619C8">
      <w:pPr>
        <w:rPr>
          <w:lang w:val="en-US"/>
        </w:rPr>
      </w:pPr>
      <w:r>
        <w:rPr>
          <w:lang w:val="en-US"/>
        </w:rPr>
        <w:t>.</w:t>
      </w:r>
      <w:r w:rsidR="006C549D" w:rsidRPr="006C549D">
        <w:rPr>
          <w:noProof/>
          <w:szCs w:val="22"/>
        </w:rPr>
        <w:t xml:space="preserve"> </w:t>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46D93189" w:rsidR="00191104" w:rsidRDefault="00AE7832" w:rsidP="00AE7832">
      <w:pPr>
        <w:spacing w:after="160" w:line="259" w:lineRule="auto"/>
        <w:rPr>
          <w:noProof/>
        </w:rPr>
      </w:pPr>
      <w:r>
        <w:rPr>
          <w:noProof/>
        </w:rPr>
        <w:br w:type="page"/>
      </w:r>
      <w:r w:rsidR="00BF2971" w:rsidRPr="00BF2971">
        <w:rPr>
          <w:noProof/>
        </w:rPr>
        <w:lastRenderedPageBreak/>
        <w:t xml:space="preserve">Manage </w:t>
      </w:r>
      <w:r w:rsidR="00311A46">
        <w:rPr>
          <w:noProof/>
        </w:rPr>
        <w:t>Exam Data</w:t>
      </w:r>
      <w:r w:rsidR="00BF2971" w:rsidRPr="00BF2971">
        <w:rPr>
          <w:noProof/>
        </w:rPr>
        <w:t xml:space="preserve"> </w:t>
      </w:r>
      <w:r w:rsidR="00311A46">
        <w:rPr>
          <w:noProof/>
        </w:rPr>
        <w:t>A</w:t>
      </w:r>
      <w:r w:rsidR="00BF2971" w:rsidRPr="00BF2971">
        <w:rPr>
          <w:noProof/>
        </w:rPr>
        <w:t xml:space="preserve">ctivity diagram provides a good overview of the entire process. Because Manage </w:t>
      </w:r>
      <w:r w:rsidR="0088309C">
        <w:rPr>
          <w:noProof/>
        </w:rPr>
        <w:t>Exam Data</w:t>
      </w:r>
      <w:r w:rsidR="00BF2971" w:rsidRPr="00BF2971">
        <w:rPr>
          <w:noProof/>
        </w:rPr>
        <w:t xml:space="preserve"> Use Case has many options and possibilities and</w:t>
      </w:r>
      <w:r>
        <w:rPr>
          <w:noProof/>
        </w:rPr>
        <w:t xml:space="preserve"> </w:t>
      </w:r>
      <w:r w:rsidR="00BF2971" w:rsidRPr="00BF2971">
        <w:rPr>
          <w:noProof/>
        </w:rPr>
        <w:t xml:space="preserve">englobes different operation, it can be seen that the activity diagram is rather complex, having many turning points. </w:t>
      </w:r>
      <w:r w:rsidR="00E641E8">
        <w:rPr>
          <w:noProof/>
        </w:rPr>
        <w:t>The Secretary</w:t>
      </w:r>
      <w:r w:rsidR="00BF2971" w:rsidRPr="00BF2971">
        <w:rPr>
          <w:noProof/>
        </w:rPr>
        <w:t xml:space="preserve"> can chose from a range of option to edit the data about the </w:t>
      </w:r>
      <w:r w:rsidR="00FA63C1">
        <w:rPr>
          <w:noProof/>
        </w:rPr>
        <w:t>exam</w:t>
      </w:r>
      <w:r w:rsidR="00BF2971" w:rsidRPr="00BF2971">
        <w:rPr>
          <w:noProof/>
        </w:rPr>
        <w:t>, from adding a</w:t>
      </w:r>
      <w:r w:rsidR="00FA63C1">
        <w:rPr>
          <w:noProof/>
        </w:rPr>
        <w:t xml:space="preserve"> new exam and determening the right date, room and examiner</w:t>
      </w:r>
      <w:r w:rsidR="00BF2971" w:rsidRPr="00BF2971">
        <w:rPr>
          <w:noProof/>
        </w:rPr>
        <w:t xml:space="preserve">, to deleting it from the system.  </w:t>
      </w:r>
    </w:p>
    <w:p w14:paraId="154E3641" w14:textId="4BF0ED20" w:rsidR="00151B20" w:rsidRDefault="00151B20" w:rsidP="00AE7832">
      <w:pPr>
        <w:spacing w:after="160" w:line="259" w:lineRule="auto"/>
        <w:rPr>
          <w:noProof/>
        </w:rPr>
      </w:pPr>
      <w:r>
        <w:rPr>
          <w:noProof/>
          <w:lang w:val="en-US"/>
        </w:rPr>
        <w:drawing>
          <wp:inline distT="0" distB="0" distL="0" distR="0" wp14:anchorId="729BE1BA" wp14:editId="612F86D1">
            <wp:extent cx="4992539" cy="302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7333" cy="3028045"/>
                    </a:xfrm>
                    <a:prstGeom prst="rect">
                      <a:avLst/>
                    </a:prstGeom>
                    <a:noFill/>
                    <a:ln>
                      <a:noFill/>
                    </a:ln>
                  </pic:spPr>
                </pic:pic>
              </a:graphicData>
            </a:graphic>
          </wp:inline>
        </w:drawing>
      </w:r>
    </w:p>
    <w:p w14:paraId="55E82F4E" w14:textId="77777777" w:rsidR="00151B20" w:rsidRDefault="00151B20" w:rsidP="00151B20">
      <w:pPr>
        <w:jc w:val="center"/>
        <w:rPr>
          <w:rStyle w:val="IntenseEmphasis"/>
        </w:rPr>
      </w:pPr>
      <w:r>
        <w:rPr>
          <w:rStyle w:val="IntenseEmphasis"/>
        </w:rPr>
        <w:t>Figure 5: Class Diagram</w:t>
      </w:r>
    </w:p>
    <w:p w14:paraId="476BA591" w14:textId="77777777" w:rsidR="00151B20" w:rsidRPr="0092289F" w:rsidRDefault="00151B20" w:rsidP="00151B20">
      <w:pPr>
        <w:jc w:val="center"/>
        <w:rPr>
          <w:i/>
          <w:iCs/>
          <w:color w:val="5B9BD5" w:themeColor="accent1"/>
        </w:rPr>
      </w:pPr>
      <w:r w:rsidRPr="007C7367">
        <w:rPr>
          <w:lang w:val="en-US"/>
        </w:rPr>
        <w:t xml:space="preserve">The diagram shown in figure </w:t>
      </w:r>
      <w:r>
        <w:rPr>
          <w:lang w:val="en-US"/>
        </w:rPr>
        <w:t>5</w:t>
      </w:r>
      <w:r w:rsidRPr="007C7367">
        <w:rPr>
          <w:lang w:val="en-US"/>
        </w:rPr>
        <w:t xml:space="preserve"> illustrates how the program ha</w:t>
      </w:r>
      <w:r>
        <w:rPr>
          <w:lang w:val="en-US"/>
        </w:rPr>
        <w:t>s</w:t>
      </w:r>
      <w:r w:rsidRPr="007C7367">
        <w:rPr>
          <w:lang w:val="en-US"/>
        </w:rPr>
        <w:t xml:space="preserve"> been build up, using an object</w:t>
      </w:r>
      <w:r>
        <w:rPr>
          <w:lang w:val="en-US"/>
        </w:rPr>
        <w:t>-oriented</w:t>
      </w:r>
      <w:r w:rsidRPr="007C7367">
        <w:rPr>
          <w:lang w:val="en-US"/>
        </w:rPr>
        <w:t xml:space="preserve"> approach. The relationships between classes are also depicted here</w:t>
      </w:r>
      <w:r>
        <w:rPr>
          <w:lang w:val="en-US"/>
        </w:rPr>
        <w:t>. Each class is connected to the “Exam” class, reason being, one of the most important</w:t>
      </w:r>
      <w:r>
        <w:rPr>
          <w:i/>
          <w:iCs/>
          <w:color w:val="5B9BD5" w:themeColor="accent1"/>
        </w:rPr>
        <w:t xml:space="preserve"> </w:t>
      </w:r>
      <w:r w:rsidRPr="00205478">
        <w:rPr>
          <w:lang w:val="en-US"/>
        </w:rPr>
        <w:t>in this chapter, the structure of the system will be outlined through development of the Class Diagram and Sequence Diagram for the system. The focus will be on providing a blue print for the programming that will be used in the Implementation Phase.</w:t>
      </w:r>
    </w:p>
    <w:p w14:paraId="07BB8A8A" w14:textId="51DAC728" w:rsidR="00151B20" w:rsidRDefault="00151B20" w:rsidP="00151B20">
      <w:pPr>
        <w:rPr>
          <w:lang w:val="en-US"/>
        </w:rPr>
      </w:pPr>
      <w:r w:rsidRPr="00205478">
        <w:rPr>
          <w:lang w:val="en-US"/>
        </w:rPr>
        <w:t>The Class Diagram covers all the classes and methods that will be included in the system as well as the relationship between classes.</w:t>
      </w:r>
    </w:p>
    <w:p w14:paraId="74C5C5E1" w14:textId="77777777" w:rsidR="00151B20" w:rsidRPr="006847B3" w:rsidRDefault="00151B20" w:rsidP="00AE7832">
      <w:pPr>
        <w:spacing w:after="160" w:line="259" w:lineRule="auto"/>
        <w:rPr>
          <w:noProof/>
        </w:rPr>
      </w:pPr>
    </w:p>
    <w:p w14:paraId="5CE27D0C" w14:textId="683DBCC3" w:rsidR="00560CEB" w:rsidRDefault="00C55793" w:rsidP="00560CEB">
      <w:pPr>
        <w:pStyle w:val="Heading1"/>
        <w:rPr>
          <w:lang w:val="en-US"/>
        </w:rPr>
      </w:pPr>
      <w:bookmarkStart w:id="8" w:name="_Toc27663619"/>
      <w:r>
        <w:rPr>
          <w:lang w:val="en-US"/>
        </w:rPr>
        <w:lastRenderedPageBreak/>
        <w:t>Requirements</w:t>
      </w:r>
      <w:bookmarkEnd w:id="8"/>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23744402" w:rsidR="00C55793" w:rsidRPr="00C55793" w:rsidRDefault="00C55793" w:rsidP="00C55793">
      <w:pPr>
        <w:pStyle w:val="Heading2"/>
        <w:rPr>
          <w:lang w:val="en-US"/>
        </w:rPr>
      </w:pPr>
      <w:bookmarkStart w:id="9" w:name="_Toc27663620"/>
      <w:r w:rsidRPr="00C55793">
        <w:rPr>
          <w:lang w:val="en-US"/>
        </w:rPr>
        <w:t>Functional Requirements</w:t>
      </w:r>
      <w:bookmarkEnd w:id="9"/>
    </w:p>
    <w:p w14:paraId="068A1DCD" w14:textId="55422D03" w:rsidR="000B0C3A" w:rsidRPr="000B0C3A" w:rsidRDefault="00230988" w:rsidP="000B0C3A">
      <w:pPr>
        <w:rPr>
          <w:lang w:val="en-US"/>
        </w:rPr>
      </w:pPr>
      <w:r>
        <w:rPr>
          <w:lang w:val="en-US"/>
        </w:rPr>
        <w:t xml:space="preserve">1. </w:t>
      </w:r>
      <w:r w:rsidR="000B0C3A" w:rsidRPr="000B0C3A">
        <w:rPr>
          <w:lang w:val="en-US"/>
        </w:rPr>
        <w:t>As a secretary, I want to be able to add an exam at a specific date and room, in order to prevent overlapping.</w:t>
      </w:r>
    </w:p>
    <w:p w14:paraId="7BA5EB6E" w14:textId="491FD1AC" w:rsidR="000B0C3A" w:rsidRPr="000B0C3A" w:rsidRDefault="000B0C3A" w:rsidP="000B0C3A">
      <w:pPr>
        <w:rPr>
          <w:lang w:val="en-US"/>
        </w:rPr>
      </w:pPr>
      <w:r w:rsidRPr="000B0C3A">
        <w:rPr>
          <w:lang w:val="en-US"/>
        </w:rPr>
        <w:t>2.</w:t>
      </w:r>
      <w:r w:rsidR="00230988">
        <w:rPr>
          <w:lang w:val="en-US"/>
        </w:rPr>
        <w:t xml:space="preserve"> </w:t>
      </w:r>
      <w:r w:rsidR="00230988" w:rsidRPr="000B0C3A">
        <w:rPr>
          <w:lang w:val="en-US"/>
        </w:rPr>
        <w:t xml:space="preserve"> </w:t>
      </w:r>
      <w:r w:rsidRPr="000B0C3A">
        <w:rPr>
          <w:lang w:val="en-US"/>
        </w:rPr>
        <w:t>As a secretary, I want to be able to make lists of exams, for students to know where and when the exam is held.</w:t>
      </w:r>
    </w:p>
    <w:p w14:paraId="2745D060" w14:textId="0A3E7F9A" w:rsidR="000B0C3A" w:rsidRPr="000B0C3A" w:rsidRDefault="000B0C3A" w:rsidP="000B0C3A">
      <w:pPr>
        <w:rPr>
          <w:lang w:val="en-US"/>
        </w:rPr>
      </w:pPr>
      <w:r w:rsidRPr="000B0C3A">
        <w:rPr>
          <w:lang w:val="en-US"/>
        </w:rPr>
        <w:t>3.</w:t>
      </w:r>
      <w:r w:rsidR="00230988">
        <w:rPr>
          <w:lang w:val="en-US"/>
        </w:rPr>
        <w:t xml:space="preserve"> </w:t>
      </w:r>
      <w:r w:rsidR="00230988" w:rsidRPr="000B0C3A">
        <w:rPr>
          <w:lang w:val="en-US"/>
        </w:rPr>
        <w:t xml:space="preserve"> </w:t>
      </w:r>
      <w:r w:rsidRPr="000B0C3A">
        <w:rPr>
          <w:lang w:val="en-US"/>
        </w:rPr>
        <w:t>As a secretary, I want to have a list of examiners and which exams they are attending, in order to add them in the system.</w:t>
      </w:r>
    </w:p>
    <w:p w14:paraId="3C57BEA1" w14:textId="6AA85672" w:rsidR="000B0C3A" w:rsidRPr="000B0C3A" w:rsidRDefault="000B0C3A" w:rsidP="000B0C3A">
      <w:pPr>
        <w:rPr>
          <w:lang w:val="en-US"/>
        </w:rPr>
      </w:pPr>
      <w:r w:rsidRPr="000B0C3A">
        <w:rPr>
          <w:lang w:val="en-US"/>
        </w:rPr>
        <w:t>4.</w:t>
      </w:r>
      <w:r w:rsidR="00230988">
        <w:rPr>
          <w:lang w:val="en-US"/>
        </w:rPr>
        <w:t xml:space="preserve"> </w:t>
      </w:r>
      <w:r w:rsidR="00230988" w:rsidRPr="000B0C3A">
        <w:rPr>
          <w:lang w:val="en-US"/>
        </w:rPr>
        <w:t xml:space="preserve"> </w:t>
      </w:r>
      <w:r w:rsidRPr="000B0C3A">
        <w:rPr>
          <w:lang w:val="en-US"/>
        </w:rPr>
        <w:t>As a secretary, I want to be able to add, edit and delete scheduled individual exams, in order to make, change and remove data and exams if necessary.</w:t>
      </w:r>
    </w:p>
    <w:p w14:paraId="0D38F278" w14:textId="69185EB1" w:rsidR="000B0C3A" w:rsidRPr="000B0C3A" w:rsidRDefault="000B0C3A" w:rsidP="000B0C3A">
      <w:pPr>
        <w:rPr>
          <w:lang w:val="en-US"/>
        </w:rPr>
      </w:pPr>
      <w:r w:rsidRPr="000B0C3A">
        <w:rPr>
          <w:lang w:val="en-US"/>
        </w:rPr>
        <w:t>5.</w:t>
      </w:r>
      <w:r w:rsidR="00230988">
        <w:rPr>
          <w:lang w:val="en-US"/>
        </w:rPr>
        <w:t xml:space="preserve"> </w:t>
      </w:r>
      <w:r w:rsidR="00230988" w:rsidRPr="000B0C3A">
        <w:rPr>
          <w:lang w:val="en-US"/>
        </w:rPr>
        <w:t xml:space="preserve"> </w:t>
      </w:r>
      <w:r w:rsidRPr="000B0C3A">
        <w:rPr>
          <w:lang w:val="en-US"/>
        </w:rPr>
        <w:t>As a secretary, I want to be able to change and update the schedule at any given time, in order to prevent overlapping on dates and rooms.</w:t>
      </w:r>
    </w:p>
    <w:p w14:paraId="7480D15D" w14:textId="0A9F7B5A" w:rsidR="000B0C3A" w:rsidRDefault="000B0C3A" w:rsidP="000B0C3A">
      <w:pPr>
        <w:rPr>
          <w:lang w:val="en-US"/>
        </w:rPr>
      </w:pPr>
      <w:r w:rsidRPr="000B0C3A">
        <w:rPr>
          <w:lang w:val="en-US"/>
        </w:rPr>
        <w:t>6.</w:t>
      </w:r>
      <w:r w:rsidR="00230988">
        <w:rPr>
          <w:lang w:val="en-US"/>
        </w:rPr>
        <w:t xml:space="preserve"> </w:t>
      </w:r>
      <w:r w:rsidR="00230988" w:rsidRPr="000B0C3A">
        <w:rPr>
          <w:lang w:val="en-US"/>
        </w:rPr>
        <w:t xml:space="preserve"> </w:t>
      </w:r>
      <w:r w:rsidRPr="000B0C3A">
        <w:rPr>
          <w:lang w:val="en-US"/>
        </w:rPr>
        <w:t>As a secretary, I want to be able to check and edit if necessary, whether a class has more than one written exam in one day, in order to not exceed the limit of one written exam per day per student.</w:t>
      </w:r>
    </w:p>
    <w:p w14:paraId="0BB9A2A3" w14:textId="6BA10D32" w:rsidR="002F5320" w:rsidRDefault="001D0D98" w:rsidP="000B0C3A">
      <w:r>
        <w:t>7</w:t>
      </w:r>
      <w:r w:rsidR="000B0C3A">
        <w:t>.</w:t>
      </w:r>
      <w:r w:rsidR="00230988">
        <w:t xml:space="preserve">  </w:t>
      </w:r>
      <w:r w:rsidR="002F5320" w:rsidRPr="00ED559F">
        <w:t>As a secretary, I want to have access to student information, in order to be able to arrange proper exams.</w:t>
      </w:r>
    </w:p>
    <w:p w14:paraId="0CECCA69" w14:textId="56553557" w:rsidR="000B0C3A" w:rsidRDefault="002F5320" w:rsidP="000B0C3A">
      <w:r>
        <w:t xml:space="preserve">8. </w:t>
      </w:r>
      <w:r w:rsidR="000B0C3A">
        <w:t>As a secretary, I want to have a list with equipment for each class, in order to make sure oral exams can take place there, e. g.: has HDMI.</w:t>
      </w:r>
    </w:p>
    <w:p w14:paraId="58842381" w14:textId="0A04FB25" w:rsidR="000B0C3A" w:rsidRDefault="002F5320" w:rsidP="000B0C3A">
      <w:r>
        <w:t>9</w:t>
      </w:r>
      <w:r w:rsidR="000B0C3A">
        <w:t>.</w:t>
      </w:r>
      <w:r w:rsidR="00230988">
        <w:t xml:space="preserve">  </w:t>
      </w:r>
      <w:r w:rsidR="000B0C3A">
        <w:t>As a secretary, I want to be able to add teacher names for the exams and change</w:t>
      </w:r>
      <w:r w:rsidR="00CF74B4">
        <w:t xml:space="preserve"> </w:t>
      </w:r>
      <w:r w:rsidR="000B0C3A">
        <w:t>when</w:t>
      </w:r>
      <w:r w:rsidR="00CF74B4">
        <w:t xml:space="preserve"> </w:t>
      </w:r>
      <w:r w:rsidR="000B0C3A">
        <w:t>necessary, in order to keep track of number of examiners attending.</w:t>
      </w:r>
    </w:p>
    <w:p w14:paraId="78013194" w14:textId="6D37B9FC" w:rsidR="000B0C3A" w:rsidRDefault="002F5320" w:rsidP="000B0C3A">
      <w:r>
        <w:t>10</w:t>
      </w:r>
      <w:r w:rsidR="000B0C3A">
        <w:t>.</w:t>
      </w:r>
      <w:r w:rsidR="00230988">
        <w:t xml:space="preserve">  </w:t>
      </w:r>
      <w:r w:rsidR="000B0C3A">
        <w:t>As a secretary, I want to be able to edit the lists of examiners, courses and rooms, in order to keep the information updated.</w:t>
      </w:r>
    </w:p>
    <w:p w14:paraId="7994F6AA" w14:textId="71C529CB" w:rsidR="002D1F8F" w:rsidRDefault="002D1F8F" w:rsidP="002D1F8F">
      <w:r>
        <w:t>1</w:t>
      </w:r>
      <w:r w:rsidR="002F5320">
        <w:t>1</w:t>
      </w:r>
      <w:r>
        <w:t>.  As a secretary, I want to be able to arrange a 3-day SEP exam, as this is the standard procedure.</w:t>
      </w:r>
    </w:p>
    <w:p w14:paraId="62C7C05B" w14:textId="63FA0278" w:rsidR="002D1F8F" w:rsidRDefault="002D1F8F" w:rsidP="002D1F8F">
      <w:r>
        <w:lastRenderedPageBreak/>
        <w:t>1</w:t>
      </w:r>
      <w:r w:rsidR="002F5320">
        <w:t>2</w:t>
      </w:r>
      <w:r w:rsidR="001D0D98">
        <w:t>.</w:t>
      </w:r>
      <w:r>
        <w:t xml:space="preserve">  As a secretary, I want to be able to notify students for upcoming exams, room numbers and dates and send them a reminder message 3 days before the exam, in order to make sure they are aware of the schedule.</w:t>
      </w:r>
    </w:p>
    <w:p w14:paraId="70697A1A" w14:textId="1F15490D" w:rsidR="002D1F8F" w:rsidRDefault="002D1F8F" w:rsidP="002D1F8F">
      <w:r>
        <w:t>1</w:t>
      </w:r>
      <w:r w:rsidR="002F5320">
        <w:t>3</w:t>
      </w:r>
      <w:r>
        <w:t>.  As a secretary, I want to be able to have a login, for security reasons.</w:t>
      </w:r>
    </w:p>
    <w:p w14:paraId="3B245DE4" w14:textId="7249C98B" w:rsidR="00ED559F" w:rsidRDefault="00ED559F" w:rsidP="002D1F8F"/>
    <w:p w14:paraId="3A5875A7" w14:textId="77777777" w:rsidR="00894F1A" w:rsidRPr="00894F1A" w:rsidRDefault="00894F1A" w:rsidP="00003338">
      <w:pPr>
        <w:rPr>
          <w:lang w:val="en-US"/>
        </w:rPr>
      </w:pPr>
    </w:p>
    <w:p w14:paraId="71214F02" w14:textId="360776A1" w:rsidR="00C55793" w:rsidRPr="00C55793" w:rsidRDefault="00C55793" w:rsidP="00C55793">
      <w:pPr>
        <w:pStyle w:val="Heading2"/>
        <w:rPr>
          <w:lang w:val="en-US"/>
        </w:rPr>
      </w:pPr>
      <w:bookmarkStart w:id="10" w:name="_Toc27663621"/>
      <w:r w:rsidRPr="00C55793">
        <w:rPr>
          <w:lang w:val="en-US"/>
        </w:rPr>
        <w:t>Non-Functional Requirements</w:t>
      </w:r>
      <w:bookmarkEnd w:id="10"/>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41226471" w:rsidR="00FC4FC1" w:rsidRDefault="00FC4FC1" w:rsidP="00FC4FC1">
      <w:pPr>
        <w:rPr>
          <w:sz w:val="24"/>
          <w:szCs w:val="24"/>
        </w:rPr>
      </w:pPr>
    </w:p>
    <w:p w14:paraId="5F741240" w14:textId="159B6F44" w:rsidR="00AE7832" w:rsidRDefault="00AE7832" w:rsidP="00FC4FC1">
      <w:pPr>
        <w:rPr>
          <w:sz w:val="24"/>
          <w:szCs w:val="24"/>
        </w:rPr>
      </w:pPr>
    </w:p>
    <w:p w14:paraId="07084173" w14:textId="4B332B47" w:rsidR="00AE7832" w:rsidRDefault="00AE7832">
      <w:pPr>
        <w:spacing w:after="160" w:line="259" w:lineRule="auto"/>
        <w:rPr>
          <w:sz w:val="24"/>
          <w:szCs w:val="24"/>
        </w:rPr>
      </w:pPr>
      <w:r>
        <w:rPr>
          <w:sz w:val="24"/>
          <w:szCs w:val="24"/>
        </w:rPr>
        <w:br w:type="page"/>
      </w:r>
    </w:p>
    <w:p w14:paraId="05101ECF" w14:textId="77777777" w:rsidR="00AE7832" w:rsidRPr="00FC4FC1" w:rsidRDefault="00AE7832" w:rsidP="00FC4FC1">
      <w:pPr>
        <w:rPr>
          <w:sz w:val="24"/>
          <w:szCs w:val="24"/>
        </w:rPr>
      </w:pPr>
    </w:p>
    <w:p w14:paraId="0E1D91F3" w14:textId="2E563392" w:rsidR="008B07E6" w:rsidRPr="0092289F" w:rsidRDefault="0000426E" w:rsidP="008B07E6">
      <w:pPr>
        <w:pStyle w:val="Heading1"/>
        <w:rPr>
          <w:lang w:val="en-US"/>
        </w:rPr>
      </w:pPr>
      <w:bookmarkStart w:id="11" w:name="_Toc27663622"/>
      <w:r w:rsidRPr="0000426E">
        <w:rPr>
          <w:lang w:val="en-US"/>
        </w:rPr>
        <w:t>Design</w:t>
      </w:r>
      <w:bookmarkEnd w:id="11"/>
    </w:p>
    <w:p w14:paraId="0C1531AF" w14:textId="7E8C5CFC" w:rsidR="00AE7832" w:rsidRDefault="00AE7832" w:rsidP="00205478">
      <w:pPr>
        <w:rPr>
          <w:lang w:val="en-US"/>
        </w:rPr>
      </w:pPr>
    </w:p>
    <w:p w14:paraId="2EFE5C47" w14:textId="5C1ED875" w:rsidR="00AE7832" w:rsidRDefault="00AE7832" w:rsidP="00AE7832">
      <w:pPr>
        <w:spacing w:after="160" w:line="259" w:lineRule="auto"/>
        <w:rPr>
          <w:lang w:val="en-US"/>
        </w:rPr>
      </w:pPr>
      <w:r>
        <w:rPr>
          <w:lang w:val="en-US"/>
        </w:rPr>
        <w:br w:type="page"/>
      </w:r>
    </w:p>
    <w:p w14:paraId="3065FFDF" w14:textId="7C6C9D66" w:rsidR="0000426E" w:rsidRDefault="0000426E" w:rsidP="0000426E">
      <w:pPr>
        <w:pStyle w:val="Heading1"/>
      </w:pPr>
      <w:bookmarkStart w:id="12" w:name="_Toc490902154"/>
      <w:bookmarkStart w:id="13" w:name="_Toc27663623"/>
      <w:r>
        <w:lastRenderedPageBreak/>
        <w:t>Implementation</w:t>
      </w:r>
      <w:bookmarkEnd w:id="12"/>
      <w:bookmarkEnd w:id="13"/>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53F9AFF1" w14:textId="1AB9DA2F" w:rsidR="0000426E" w:rsidRDefault="0000426E" w:rsidP="0000426E">
      <w:pPr>
        <w:pStyle w:val="Heading1"/>
      </w:pPr>
      <w:bookmarkStart w:id="14" w:name="_Toc490902155"/>
      <w:bookmarkStart w:id="15" w:name="_Toc27663624"/>
      <w:r>
        <w:t>Test</w:t>
      </w:r>
      <w:bookmarkEnd w:id="14"/>
      <w:bookmarkEnd w:id="15"/>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32A1AEDC" w:rsidR="0000426E" w:rsidRDefault="0000426E" w:rsidP="0000426E">
      <w:pPr>
        <w:pStyle w:val="Heading2"/>
      </w:pPr>
      <w:bookmarkStart w:id="16" w:name="_Toc490902156"/>
      <w:bookmarkStart w:id="17" w:name="_Toc27663625"/>
      <w:r>
        <w:t>Test Specifications</w:t>
      </w:r>
      <w:bookmarkEnd w:id="16"/>
      <w:bookmarkEnd w:id="17"/>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78C4AEA6" w14:textId="3DDDBC61" w:rsidR="0000426E" w:rsidRDefault="0000426E" w:rsidP="0000426E">
      <w:pPr>
        <w:pStyle w:val="Heading1"/>
      </w:pPr>
      <w:bookmarkStart w:id="18" w:name="_Toc27663626"/>
      <w:r w:rsidRPr="0000426E">
        <w:t>Results and Discussion</w:t>
      </w:r>
      <w:bookmarkEnd w:id="18"/>
    </w:p>
    <w:p w14:paraId="3B39D4CA" w14:textId="7D2E6A47" w:rsidR="00777320" w:rsidRDefault="00777320" w:rsidP="00777320">
      <w:r w:rsidRPr="00777320">
        <w:t>In this chapter, the results of the software will be discussed, which of the requirements are ready for the actor to be used and which are not.  From the requirements point of view, a requirement is ready to use when it performs without any issues.</w:t>
      </w:r>
    </w:p>
    <w:p w14:paraId="78B0119D" w14:textId="77777777" w:rsidR="006D43F8" w:rsidRDefault="006D43F8" w:rsidP="00777320"/>
    <w:p w14:paraId="6965DEC3" w14:textId="7343700C" w:rsidR="00FA2D46" w:rsidRDefault="00777320" w:rsidP="00777320">
      <w:pPr>
        <w:pStyle w:val="ListParagraph"/>
        <w:numPr>
          <w:ilvl w:val="0"/>
          <w:numId w:val="46"/>
        </w:numPr>
      </w:pPr>
      <w:r w:rsidRPr="00777320">
        <w:t xml:space="preserve">The first requirement is that the software should provide a possibility of </w:t>
      </w:r>
      <w:r>
        <w:t>adding an exam at a specific date and room</w:t>
      </w:r>
      <w:r w:rsidRPr="00777320">
        <w:t xml:space="preserve">, as tested the software does that, it provides the possibility to </w:t>
      </w:r>
      <w:r>
        <w:t>add the necessary information</w:t>
      </w:r>
      <w:r w:rsidRPr="00777320">
        <w:t xml:space="preserve">, along </w:t>
      </w:r>
      <w:r>
        <w:t>with viewing the saved information</w:t>
      </w:r>
      <w:r w:rsidR="001D2D8D">
        <w:t xml:space="preserve"> </w:t>
      </w:r>
      <w:r w:rsidR="001D2D8D" w:rsidRPr="001D2D8D">
        <w:t xml:space="preserve">– the software provides functionality for each aspect of this matter;  </w:t>
      </w:r>
      <w:r w:rsidR="006D43F8">
        <w:br/>
      </w:r>
    </w:p>
    <w:p w14:paraId="0BAC4AB2" w14:textId="3DB6F59A" w:rsidR="00440F8C" w:rsidRDefault="00FA2D46" w:rsidP="00777320">
      <w:pPr>
        <w:pStyle w:val="ListParagraph"/>
        <w:numPr>
          <w:ilvl w:val="0"/>
          <w:numId w:val="46"/>
        </w:numPr>
      </w:pPr>
      <w:r>
        <w:lastRenderedPageBreak/>
        <w:t>The secretary should be able to make a list of exams, so the students can access the information they need</w:t>
      </w:r>
      <w:r w:rsidR="001D2D8D">
        <w:t xml:space="preserve"> – the software provides a list, but it can only be viewed by the user </w:t>
      </w:r>
      <w:r w:rsidR="00120E61">
        <w:t>(the</w:t>
      </w:r>
      <w:r w:rsidR="001D2D8D">
        <w:t xml:space="preserve"> secretary)</w:t>
      </w:r>
      <w:r w:rsidR="00440F8C">
        <w:t>;</w:t>
      </w:r>
    </w:p>
    <w:p w14:paraId="2EF8F1C8" w14:textId="77777777" w:rsidR="00E47A65" w:rsidRDefault="00E47A65" w:rsidP="00E47A65">
      <w:pPr>
        <w:pStyle w:val="ListParagraph"/>
      </w:pPr>
    </w:p>
    <w:p w14:paraId="6A54470F" w14:textId="0AE216AD" w:rsidR="00AE7832" w:rsidRDefault="00440F8C" w:rsidP="003714B7">
      <w:pPr>
        <w:pStyle w:val="ListParagraph"/>
        <w:numPr>
          <w:ilvl w:val="0"/>
          <w:numId w:val="46"/>
        </w:numPr>
      </w:pPr>
      <w:r>
        <w:t>List of examiners and the exams they can attend in order to add them to the system – The secretary can create a list of examiners, and specify the subject they can attend, so the system works properly;</w:t>
      </w:r>
    </w:p>
    <w:p w14:paraId="1E8CADFC" w14:textId="77777777" w:rsidR="006D43F8" w:rsidRDefault="006D43F8" w:rsidP="006D43F8">
      <w:pPr>
        <w:pStyle w:val="ListParagraph"/>
      </w:pPr>
    </w:p>
    <w:p w14:paraId="3D5BF170" w14:textId="4EB3558A" w:rsidR="003714B7" w:rsidRDefault="003714B7" w:rsidP="003714B7">
      <w:pPr>
        <w:pStyle w:val="ListParagraph"/>
        <w:numPr>
          <w:ilvl w:val="0"/>
          <w:numId w:val="46"/>
        </w:numPr>
      </w:pPr>
      <w:r>
        <w:t xml:space="preserve">The ability to add, delete and edit scheduled exams implemented in the system </w:t>
      </w:r>
      <w:r w:rsidR="00525E76">
        <w:t>- the</w:t>
      </w:r>
      <w:r>
        <w:t xml:space="preserve"> save button in the “Edit” tab does not work, instead it deletes the exam;</w:t>
      </w:r>
    </w:p>
    <w:p w14:paraId="50E561B4" w14:textId="77777777" w:rsidR="006D43F8" w:rsidRDefault="006D43F8" w:rsidP="006D43F8">
      <w:pPr>
        <w:pStyle w:val="ListParagraph"/>
      </w:pPr>
    </w:p>
    <w:p w14:paraId="312F1360" w14:textId="78E2BC98" w:rsidR="00AE7832" w:rsidRDefault="006D43F8" w:rsidP="006D43F8">
      <w:pPr>
        <w:pStyle w:val="ListParagraph"/>
        <w:numPr>
          <w:ilvl w:val="0"/>
          <w:numId w:val="46"/>
        </w:numPr>
      </w:pPr>
      <w:r>
        <w:t xml:space="preserve">Being able to change and update the schedule at any time </w:t>
      </w:r>
      <w:r w:rsidRPr="006D43F8">
        <w:t xml:space="preserve">– the software provides functionality for each aspect of this matter;  </w:t>
      </w:r>
    </w:p>
    <w:p w14:paraId="594CC9D8" w14:textId="77777777" w:rsidR="006D43F8" w:rsidRDefault="006D43F8" w:rsidP="006D43F8">
      <w:pPr>
        <w:pStyle w:val="ListParagraph"/>
      </w:pPr>
    </w:p>
    <w:p w14:paraId="2D6A124C" w14:textId="6359F65D" w:rsidR="006D43F8" w:rsidRPr="006D43F8" w:rsidRDefault="006D43F8" w:rsidP="006D43F8">
      <w:pPr>
        <w:pStyle w:val="ListParagraph"/>
        <w:numPr>
          <w:ilvl w:val="0"/>
          <w:numId w:val="46"/>
        </w:numPr>
      </w:pPr>
      <w:r>
        <w:t xml:space="preserve">Able to check and edit if necessary, </w:t>
      </w:r>
      <w:r w:rsidRPr="00747CFB">
        <w:rPr>
          <w:szCs w:val="22"/>
        </w:rPr>
        <w:t>whether a class has more than one written exam in one day</w:t>
      </w:r>
      <w:r>
        <w:rPr>
          <w:szCs w:val="22"/>
        </w:rPr>
        <w:t xml:space="preserve"> – The Edit function in the software does not work, but the user can still check the information saved before;</w:t>
      </w:r>
    </w:p>
    <w:p w14:paraId="64E76BEE" w14:textId="77777777" w:rsidR="006D43F8" w:rsidRDefault="006D43F8" w:rsidP="006D43F8">
      <w:pPr>
        <w:pStyle w:val="ListParagraph"/>
      </w:pPr>
    </w:p>
    <w:p w14:paraId="656BD3FA" w14:textId="0239CB4A" w:rsidR="00AD1F32" w:rsidRDefault="00AD1F32" w:rsidP="00AD1F32">
      <w:pPr>
        <w:pStyle w:val="ListParagraph"/>
        <w:numPr>
          <w:ilvl w:val="0"/>
          <w:numId w:val="46"/>
        </w:numPr>
        <w:jc w:val="both"/>
      </w:pPr>
      <w:r>
        <w:t xml:space="preserve">Access student information (number of students that need to attend to the exam) - </w:t>
      </w:r>
      <w:r w:rsidRPr="00727328">
        <w:t>the software provides functionality for each aspect of this matter;</w:t>
      </w:r>
    </w:p>
    <w:p w14:paraId="7E388CA7" w14:textId="77777777" w:rsidR="00AD1F32" w:rsidRDefault="00AD1F32" w:rsidP="00AD1F32">
      <w:pPr>
        <w:jc w:val="both"/>
      </w:pPr>
    </w:p>
    <w:p w14:paraId="062E8C7F" w14:textId="66B48B00" w:rsidR="0051133C" w:rsidRDefault="00BB7FBB" w:rsidP="00EF411E">
      <w:pPr>
        <w:pStyle w:val="ListParagraph"/>
        <w:numPr>
          <w:ilvl w:val="0"/>
          <w:numId w:val="46"/>
        </w:numPr>
      </w:pPr>
      <w:r>
        <w:t xml:space="preserve">List with equipment in </w:t>
      </w:r>
      <w:r w:rsidR="00A336C6">
        <w:t xml:space="preserve">every class - </w:t>
      </w:r>
      <w:r w:rsidR="00A336C6" w:rsidRPr="00A336C6">
        <w:t xml:space="preserve">the software provides functionality for each aspect of this matter;  </w:t>
      </w:r>
    </w:p>
    <w:p w14:paraId="37457CCE" w14:textId="77777777" w:rsidR="00B257ED" w:rsidRDefault="00B257ED" w:rsidP="00B257ED">
      <w:bookmarkStart w:id="19" w:name="_GoBack"/>
      <w:bookmarkEnd w:id="19"/>
    </w:p>
    <w:p w14:paraId="48587FE0" w14:textId="2E58EA85" w:rsidR="0051133C" w:rsidRDefault="0025752A" w:rsidP="0051133C">
      <w:pPr>
        <w:pStyle w:val="ListParagraph"/>
        <w:numPr>
          <w:ilvl w:val="0"/>
          <w:numId w:val="46"/>
        </w:numPr>
        <w:jc w:val="both"/>
      </w:pPr>
      <w:r>
        <w:t>B</w:t>
      </w:r>
      <w:r w:rsidR="0051133C">
        <w:t>e able to add teacher names for</w:t>
      </w:r>
      <w:r w:rsidR="0051133C" w:rsidRPr="00C31639">
        <w:t xml:space="preserve"> the exams and change when</w:t>
      </w:r>
      <w:r w:rsidR="0051133C" w:rsidRPr="00C31639">
        <w:t xml:space="preserve"> necessary, in order to keep track of number of examiners attending</w:t>
      </w:r>
      <w:r w:rsidR="00092B9E">
        <w:t xml:space="preserve"> - </w:t>
      </w:r>
      <w:r w:rsidR="00092B9E" w:rsidRPr="00C31639">
        <w:t>the software provides functionality for each aspect of this matter;</w:t>
      </w:r>
    </w:p>
    <w:p w14:paraId="77510C1C" w14:textId="77777777" w:rsidR="0025752A" w:rsidRDefault="0025752A" w:rsidP="0025752A">
      <w:pPr>
        <w:pStyle w:val="ListParagraph"/>
      </w:pPr>
    </w:p>
    <w:p w14:paraId="0B7A8BC7" w14:textId="18D640E6" w:rsidR="0025752A" w:rsidRDefault="0025752A" w:rsidP="0051133C">
      <w:pPr>
        <w:pStyle w:val="ListParagraph"/>
        <w:numPr>
          <w:ilvl w:val="0"/>
          <w:numId w:val="46"/>
        </w:numPr>
        <w:jc w:val="both"/>
      </w:pPr>
      <w:r>
        <w:t>B</w:t>
      </w:r>
      <w:r w:rsidRPr="0025752A">
        <w:t xml:space="preserve">eing able to edit the lists of examiners, courses and rooms - </w:t>
      </w:r>
      <w:r w:rsidRPr="0025752A">
        <w:t>the software provides functionality for each aspect of this matter;</w:t>
      </w:r>
    </w:p>
    <w:p w14:paraId="6A60F430" w14:textId="77777777" w:rsidR="0025752A" w:rsidRDefault="0025752A" w:rsidP="0025752A">
      <w:pPr>
        <w:pStyle w:val="ListParagraph"/>
      </w:pPr>
    </w:p>
    <w:p w14:paraId="6E8473F2" w14:textId="48F99C36" w:rsidR="0025752A" w:rsidRDefault="0023515F" w:rsidP="0051133C">
      <w:pPr>
        <w:pStyle w:val="ListParagraph"/>
        <w:numPr>
          <w:ilvl w:val="0"/>
          <w:numId w:val="46"/>
        </w:numPr>
        <w:jc w:val="both"/>
      </w:pPr>
      <w:r>
        <w:lastRenderedPageBreak/>
        <w:t>Being able to arrange a 3-day SEP exam – The software is not able to perform this action;</w:t>
      </w:r>
    </w:p>
    <w:p w14:paraId="060BFEA7" w14:textId="77777777" w:rsidR="0023515F" w:rsidRDefault="0023515F" w:rsidP="0023515F">
      <w:pPr>
        <w:pStyle w:val="ListParagraph"/>
      </w:pPr>
    </w:p>
    <w:p w14:paraId="2AEAA015" w14:textId="6CDC7E15" w:rsidR="0023515F" w:rsidRDefault="0023515F" w:rsidP="0051133C">
      <w:pPr>
        <w:pStyle w:val="ListParagraph"/>
        <w:numPr>
          <w:ilvl w:val="0"/>
          <w:numId w:val="46"/>
        </w:numPr>
        <w:jc w:val="both"/>
      </w:pPr>
      <w:r>
        <w:t>Notify students about future exams – The software is not able to perform this action;</w:t>
      </w:r>
    </w:p>
    <w:p w14:paraId="19CCBAC8" w14:textId="77777777" w:rsidR="0023515F" w:rsidRDefault="0023515F" w:rsidP="0023515F">
      <w:pPr>
        <w:pStyle w:val="ListParagraph"/>
      </w:pPr>
    </w:p>
    <w:p w14:paraId="4AEF633D" w14:textId="73FDF3BA" w:rsidR="00715BD9" w:rsidRPr="0025752A" w:rsidRDefault="00727328" w:rsidP="00CD364C">
      <w:pPr>
        <w:pStyle w:val="ListParagraph"/>
        <w:numPr>
          <w:ilvl w:val="0"/>
          <w:numId w:val="46"/>
        </w:numPr>
        <w:jc w:val="both"/>
      </w:pPr>
      <w:r>
        <w:t xml:space="preserve">Have a login for security reasons - </w:t>
      </w:r>
      <w:r w:rsidRPr="00727328">
        <w:t>the software provides functionality for each aspect of this matter;</w:t>
      </w:r>
    </w:p>
    <w:p w14:paraId="4AAF8F35" w14:textId="203EB16A" w:rsidR="00AE7832" w:rsidRDefault="00AE7832">
      <w:pPr>
        <w:spacing w:after="160" w:line="259" w:lineRule="auto"/>
        <w:rPr>
          <w:szCs w:val="22"/>
        </w:rPr>
      </w:pPr>
      <w:r>
        <w:rPr>
          <w:szCs w:val="22"/>
        </w:rPr>
        <w:br w:type="page"/>
      </w:r>
    </w:p>
    <w:p w14:paraId="2028FB1D" w14:textId="77777777" w:rsidR="00AE7832" w:rsidRPr="0000426E" w:rsidRDefault="00AE7832" w:rsidP="0000426E">
      <w:pPr>
        <w:jc w:val="both"/>
        <w:rPr>
          <w:szCs w:val="22"/>
        </w:rPr>
      </w:pPr>
    </w:p>
    <w:p w14:paraId="12F99E1E" w14:textId="77777777" w:rsidR="00ED3CDE" w:rsidRPr="008B6E15" w:rsidRDefault="00DE49FE" w:rsidP="00ED3CDE">
      <w:pPr>
        <w:pStyle w:val="Heading1"/>
        <w:rPr>
          <w:lang w:val="en-US"/>
        </w:rPr>
      </w:pPr>
      <w:bookmarkStart w:id="20" w:name="_Toc27663627"/>
      <w:r w:rsidRPr="00C55793">
        <w:rPr>
          <w:lang w:val="en-US"/>
        </w:rPr>
        <w:t>Conclusions</w:t>
      </w:r>
      <w:bookmarkEnd w:id="20"/>
    </w:p>
    <w:p w14:paraId="228F510B" w14:textId="7B729CAD" w:rsidR="00542AE0" w:rsidRDefault="008B6E15">
      <w:pPr>
        <w:spacing w:after="160" w:line="259" w:lineRule="auto"/>
        <w:rPr>
          <w:lang w:val="en-US"/>
        </w:rPr>
      </w:pPr>
      <w:r w:rsidRPr="008B6E15">
        <w:rPr>
          <w:lang w:val="en-US"/>
        </w:rPr>
        <w:t xml:space="preserve">When summarizing everything that was done, beginning with the introduction to the project case and finish up with the testing, it can be observed </w:t>
      </w:r>
      <w:r w:rsidR="00C54459">
        <w:rPr>
          <w:lang w:val="en-US"/>
        </w:rPr>
        <w:t xml:space="preserve">that </w:t>
      </w:r>
      <w:r w:rsidRPr="008B6E15">
        <w:rPr>
          <w:lang w:val="en-US"/>
        </w:rPr>
        <w:t>this project has achieved most of what it was supposed to.</w:t>
      </w:r>
      <w:r>
        <w:rPr>
          <w:lang w:val="en-US"/>
        </w:rPr>
        <w:t xml:space="preserve"> </w:t>
      </w:r>
    </w:p>
    <w:p w14:paraId="39E64D90" w14:textId="2B6982E3" w:rsidR="00AE7832" w:rsidRDefault="008B6E15">
      <w:pPr>
        <w:spacing w:after="160" w:line="259" w:lineRule="auto"/>
        <w:rPr>
          <w:lang w:val="en-US"/>
        </w:rPr>
      </w:pPr>
      <w:r w:rsidRPr="008B6E15">
        <w:rPr>
          <w:lang w:val="en-US"/>
        </w:rPr>
        <w:t xml:space="preserve">As the requirements was defined, in the analysis phase, a more in-depth look to the structure of the project was payed. The use cases and description for them was developed providing a prime view of how the system should look and perform. Activity diagrams were developed for the use cases to observe how they should perform on a step-by-step manner. </w:t>
      </w:r>
    </w:p>
    <w:p w14:paraId="4716E127" w14:textId="77777777" w:rsidR="00542AE0" w:rsidRDefault="00542AE0" w:rsidP="00542AE0">
      <w:pPr>
        <w:spacing w:after="160" w:line="259" w:lineRule="auto"/>
        <w:rPr>
          <w:lang w:val="en-US"/>
        </w:rPr>
      </w:pPr>
      <w:r w:rsidRPr="00542AE0">
        <w:rPr>
          <w:lang w:val="en-US"/>
        </w:rPr>
        <w:t xml:space="preserve">In the design phase the system started to take even more shape, the sequence and class diagrams were developed providing a structure for the shape as well as a more detailed view of what the system will include and how it will work.  In the implementation based on what was developed before a program was developed in JAVA programing language. All the phases above presented their specific challenges that had to be overcame for the system to exist. </w:t>
      </w:r>
    </w:p>
    <w:p w14:paraId="44E2699C" w14:textId="2F675E0A" w:rsidR="00542AE0" w:rsidRDefault="00542AE0" w:rsidP="00542AE0">
      <w:pPr>
        <w:spacing w:after="160" w:line="259" w:lineRule="auto"/>
        <w:rPr>
          <w:lang w:val="en-US"/>
        </w:rPr>
      </w:pPr>
      <w:r w:rsidRPr="00542AE0">
        <w:rPr>
          <w:lang w:val="en-US"/>
        </w:rPr>
        <w:t xml:space="preserve"> In the last two chapters the performance of the system was assessed, which requirements were achieved and functional, and which were not. It is important to know what works and what does not to be able to anticipate different issues.  </w:t>
      </w:r>
    </w:p>
    <w:p w14:paraId="2B8F6699" w14:textId="52553D3F" w:rsidR="00A6370A" w:rsidRPr="00542AE0" w:rsidRDefault="00A6370A" w:rsidP="00542AE0">
      <w:pPr>
        <w:spacing w:after="160" w:line="259" w:lineRule="auto"/>
        <w:rPr>
          <w:lang w:val="en-US"/>
        </w:rPr>
      </w:pPr>
      <w:r>
        <w:rPr>
          <w:lang w:val="en-US"/>
        </w:rPr>
        <w:t xml:space="preserve">Overall, the system does perform the main features, </w:t>
      </w:r>
      <w:r w:rsidR="006B1D02">
        <w:rPr>
          <w:lang w:val="en-US"/>
        </w:rPr>
        <w:t>and can be improved by a lot, but with the knowledge and team work</w:t>
      </w:r>
      <w:r w:rsidR="005E6718">
        <w:rPr>
          <w:lang w:val="en-US"/>
        </w:rPr>
        <w:t>, for the given time, we are proud of what we accomplished with this project work.</w:t>
      </w:r>
      <w:r w:rsidR="006B1D02">
        <w:rPr>
          <w:lang w:val="en-US"/>
        </w:rPr>
        <w:t xml:space="preserve"> </w:t>
      </w:r>
    </w:p>
    <w:p w14:paraId="26C2E778" w14:textId="3CFA5E8A" w:rsidR="0000426E" w:rsidRDefault="00542AE0" w:rsidP="00542AE0">
      <w:pPr>
        <w:spacing w:after="160" w:line="259" w:lineRule="auto"/>
        <w:rPr>
          <w:lang w:val="en-US"/>
        </w:rPr>
      </w:pPr>
      <w:r w:rsidRPr="00542AE0">
        <w:rPr>
          <w:lang w:val="en-US"/>
        </w:rPr>
        <w:t xml:space="preserve"> </w:t>
      </w:r>
      <w:r w:rsidR="0000426E">
        <w:rPr>
          <w:lang w:val="en-US"/>
        </w:rPr>
        <w:br w:type="page"/>
      </w:r>
    </w:p>
    <w:p w14:paraId="1E1E3320" w14:textId="6B2CAB97" w:rsidR="0000426E" w:rsidRDefault="0000426E" w:rsidP="0000426E">
      <w:pPr>
        <w:pStyle w:val="Heading1"/>
      </w:pPr>
      <w:bookmarkStart w:id="21" w:name="_Toc490902159"/>
      <w:bookmarkStart w:id="22" w:name="_Toc27663628"/>
      <w:r>
        <w:lastRenderedPageBreak/>
        <w:t>Project future</w:t>
      </w:r>
      <w:bookmarkEnd w:id="21"/>
      <w:bookmarkEnd w:id="22"/>
    </w:p>
    <w:p w14:paraId="592FA85A" w14:textId="77777777" w:rsidR="001F678D" w:rsidRDefault="00902B4F" w:rsidP="00EA1AB6">
      <w:pPr>
        <w:rPr>
          <w:lang w:eastAsia="da-DK"/>
        </w:rPr>
      </w:pPr>
      <w:r>
        <w:rPr>
          <w:lang w:eastAsia="da-DK"/>
        </w:rPr>
        <w:t xml:space="preserve"> When defining the </w:t>
      </w:r>
      <w:r w:rsidR="00C9311A">
        <w:rPr>
          <w:lang w:eastAsia="da-DK"/>
        </w:rPr>
        <w:t>project,</w:t>
      </w:r>
      <w:r>
        <w:rPr>
          <w:lang w:eastAsia="da-DK"/>
        </w:rPr>
        <w:t xml:space="preserve"> the main aim was to provide a software system that will ease the process of booking an exam at VIA University College</w:t>
      </w:r>
      <w:r w:rsidR="00A569EC">
        <w:rPr>
          <w:lang w:eastAsia="da-DK"/>
        </w:rPr>
        <w:t>.</w:t>
      </w:r>
      <w:r>
        <w:rPr>
          <w:lang w:eastAsia="da-DK"/>
        </w:rPr>
        <w:br/>
      </w:r>
    </w:p>
    <w:p w14:paraId="6C704257" w14:textId="77777777" w:rsidR="001F678D" w:rsidRDefault="009F0DD6" w:rsidP="00EA1AB6">
      <w:pPr>
        <w:rPr>
          <w:lang w:val="en-US"/>
        </w:rPr>
      </w:pPr>
      <w:r w:rsidRPr="009F0DD6">
        <w:rPr>
          <w:lang w:eastAsia="da-DK"/>
        </w:rPr>
        <w:t xml:space="preserve">Due to the lack of time and knowledge, as well as efficiency, the system still needs to be worked upon, in order to become what it was supposed to. The functionalities that are there, are good and useful, the only issue is that they are not enough for the software to be used in a practical way. </w:t>
      </w:r>
      <w:r w:rsidR="008B3A9C">
        <w:rPr>
          <w:lang w:eastAsia="da-DK"/>
        </w:rPr>
        <w:br/>
      </w:r>
    </w:p>
    <w:p w14:paraId="2B56EE03" w14:textId="60AB7DF3" w:rsidR="00EA1AB6" w:rsidRPr="00EA1AB6" w:rsidRDefault="00EA1AB6" w:rsidP="00EA1AB6">
      <w:pPr>
        <w:rPr>
          <w:lang w:val="en-US"/>
        </w:rPr>
      </w:pPr>
      <w:r w:rsidRPr="00EA1AB6">
        <w:rPr>
          <w:lang w:val="en-US"/>
        </w:rPr>
        <w:t>In order for the project to become scalable, it is needed a design as well as code optimization and proof testing to ensure that any type of issues were addressed and solved.</w:t>
      </w:r>
      <w:r w:rsidR="001F678D">
        <w:rPr>
          <w:lang w:val="en-US"/>
        </w:rPr>
        <w:t xml:space="preserve"> In the future, the software developed by the team has potential to be used daily with success.</w:t>
      </w:r>
    </w:p>
    <w:p w14:paraId="6F339EB9" w14:textId="0A84FFD3" w:rsidR="008B3A9C" w:rsidRPr="008B3A9C" w:rsidRDefault="008B3A9C" w:rsidP="008B3A9C">
      <w:pPr>
        <w:rPr>
          <w:lang w:val="en-US"/>
        </w:rPr>
      </w:pPr>
    </w:p>
    <w:p w14:paraId="5A4E490F" w14:textId="3A2A754E" w:rsidR="0000426E" w:rsidRPr="0000426E" w:rsidRDefault="0000426E" w:rsidP="00902B4F">
      <w:pPr>
        <w:rPr>
          <w:lang w:val="en-US"/>
        </w:rPr>
      </w:pPr>
    </w:p>
    <w:p w14:paraId="0159AD47" w14:textId="0494A005" w:rsidR="00ED3CDE" w:rsidRPr="00C55793" w:rsidRDefault="00223418" w:rsidP="00ED3CDE">
      <w:pPr>
        <w:pStyle w:val="Heading1"/>
        <w:rPr>
          <w:lang w:val="en-US"/>
        </w:rPr>
      </w:pPr>
      <w:bookmarkStart w:id="23" w:name="_Toc27663629"/>
      <w:r w:rsidRPr="00C55793">
        <w:rPr>
          <w:lang w:val="en-US"/>
        </w:rPr>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lastRenderedPageBreak/>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663630"/>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footerReference w:type="default" r:id="rId20"/>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7BB6D1" w14:textId="77777777" w:rsidR="00FA0A2A" w:rsidRDefault="00FA0A2A" w:rsidP="00F910B0">
      <w:pPr>
        <w:spacing w:line="240" w:lineRule="auto"/>
      </w:pPr>
      <w:r>
        <w:separator/>
      </w:r>
    </w:p>
  </w:endnote>
  <w:endnote w:type="continuationSeparator" w:id="0">
    <w:p w14:paraId="5E46B8DD" w14:textId="77777777" w:rsidR="00FA0A2A" w:rsidRDefault="00FA0A2A"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378592"/>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FA0A2A" w:rsidP="00851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75FB" w14:textId="77777777" w:rsidR="00D47E1F" w:rsidRDefault="00D47E1F" w:rsidP="00D70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DC370" w14:textId="77777777" w:rsidR="00FA0A2A" w:rsidRDefault="00FA0A2A" w:rsidP="00F910B0">
      <w:pPr>
        <w:spacing w:line="240" w:lineRule="auto"/>
      </w:pPr>
      <w:r>
        <w:separator/>
      </w:r>
    </w:p>
  </w:footnote>
  <w:footnote w:type="continuationSeparator" w:id="0">
    <w:p w14:paraId="32FD6841" w14:textId="77777777" w:rsidR="00FA0A2A" w:rsidRDefault="00FA0A2A"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9"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0"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FA0A2A" w:rsidP="009C6276">
    <w:pPr>
      <w:pStyle w:val="Header"/>
    </w:pPr>
  </w:p>
  <w:p w14:paraId="5CA27BF1" w14:textId="77777777" w:rsidR="00BC5908" w:rsidRPr="00231D0F" w:rsidRDefault="00FA0A2A"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18546D"/>
    <w:multiLevelType w:val="hybridMultilevel"/>
    <w:tmpl w:val="78748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8"/>
  </w:num>
  <w:num w:numId="5">
    <w:abstractNumId w:val="22"/>
  </w:num>
  <w:num w:numId="6">
    <w:abstractNumId w:val="24"/>
  </w:num>
  <w:num w:numId="7">
    <w:abstractNumId w:val="20"/>
  </w:num>
  <w:num w:numId="8">
    <w:abstractNumId w:val="14"/>
  </w:num>
  <w:num w:numId="9">
    <w:abstractNumId w:val="32"/>
  </w:num>
  <w:num w:numId="10">
    <w:abstractNumId w:val="1"/>
  </w:num>
  <w:num w:numId="11">
    <w:abstractNumId w:val="12"/>
  </w:num>
  <w:num w:numId="12">
    <w:abstractNumId w:val="41"/>
  </w:num>
  <w:num w:numId="13">
    <w:abstractNumId w:val="0"/>
  </w:num>
  <w:num w:numId="14">
    <w:abstractNumId w:val="41"/>
  </w:num>
  <w:num w:numId="15">
    <w:abstractNumId w:val="41"/>
  </w:num>
  <w:num w:numId="16">
    <w:abstractNumId w:val="15"/>
  </w:num>
  <w:num w:numId="17">
    <w:abstractNumId w:val="6"/>
  </w:num>
  <w:num w:numId="18">
    <w:abstractNumId w:val="30"/>
  </w:num>
  <w:num w:numId="19">
    <w:abstractNumId w:val="10"/>
  </w:num>
  <w:num w:numId="20">
    <w:abstractNumId w:val="2"/>
  </w:num>
  <w:num w:numId="21">
    <w:abstractNumId w:val="39"/>
  </w:num>
  <w:num w:numId="22">
    <w:abstractNumId w:val="34"/>
  </w:num>
  <w:num w:numId="23">
    <w:abstractNumId w:val="9"/>
  </w:num>
  <w:num w:numId="24">
    <w:abstractNumId w:val="31"/>
  </w:num>
  <w:num w:numId="25">
    <w:abstractNumId w:val="27"/>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6"/>
  </w:num>
  <w:num w:numId="39">
    <w:abstractNumId w:val="33"/>
  </w:num>
  <w:num w:numId="40">
    <w:abstractNumId w:val="29"/>
  </w:num>
  <w:num w:numId="41">
    <w:abstractNumId w:val="26"/>
  </w:num>
  <w:num w:numId="42">
    <w:abstractNumId w:val="40"/>
  </w:num>
  <w:num w:numId="43">
    <w:abstractNumId w:val="19"/>
  </w:num>
  <w:num w:numId="44">
    <w:abstractNumId w:val="21"/>
  </w:num>
  <w:num w:numId="45">
    <w:abstractNumId w:val="18"/>
  </w:num>
  <w:num w:numId="4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072B2"/>
    <w:rsid w:val="00010564"/>
    <w:rsid w:val="00012F65"/>
    <w:rsid w:val="0002076C"/>
    <w:rsid w:val="0002338A"/>
    <w:rsid w:val="00023E0E"/>
    <w:rsid w:val="000244F1"/>
    <w:rsid w:val="000258D6"/>
    <w:rsid w:val="00035702"/>
    <w:rsid w:val="00035845"/>
    <w:rsid w:val="00035E27"/>
    <w:rsid w:val="00036379"/>
    <w:rsid w:val="0004138E"/>
    <w:rsid w:val="00046D9A"/>
    <w:rsid w:val="0005600F"/>
    <w:rsid w:val="00056CC6"/>
    <w:rsid w:val="00064274"/>
    <w:rsid w:val="000779A4"/>
    <w:rsid w:val="0008163E"/>
    <w:rsid w:val="00083580"/>
    <w:rsid w:val="0009245D"/>
    <w:rsid w:val="00092B9E"/>
    <w:rsid w:val="000A360C"/>
    <w:rsid w:val="000A3A06"/>
    <w:rsid w:val="000B0C3A"/>
    <w:rsid w:val="000B12E4"/>
    <w:rsid w:val="000C257F"/>
    <w:rsid w:val="000D4698"/>
    <w:rsid w:val="000E0EE0"/>
    <w:rsid w:val="000F0F43"/>
    <w:rsid w:val="000F5D81"/>
    <w:rsid w:val="000F604C"/>
    <w:rsid w:val="001013D1"/>
    <w:rsid w:val="00101887"/>
    <w:rsid w:val="00106245"/>
    <w:rsid w:val="00110A2A"/>
    <w:rsid w:val="00110D23"/>
    <w:rsid w:val="001124C7"/>
    <w:rsid w:val="00120E61"/>
    <w:rsid w:val="0012739F"/>
    <w:rsid w:val="001328FD"/>
    <w:rsid w:val="001348E8"/>
    <w:rsid w:val="00136B14"/>
    <w:rsid w:val="00142AC2"/>
    <w:rsid w:val="0014373F"/>
    <w:rsid w:val="001459B5"/>
    <w:rsid w:val="001475AA"/>
    <w:rsid w:val="00150DC8"/>
    <w:rsid w:val="00151B20"/>
    <w:rsid w:val="00154E1E"/>
    <w:rsid w:val="001555EC"/>
    <w:rsid w:val="001606EB"/>
    <w:rsid w:val="00162C84"/>
    <w:rsid w:val="00171EA0"/>
    <w:rsid w:val="00184884"/>
    <w:rsid w:val="00191104"/>
    <w:rsid w:val="00194422"/>
    <w:rsid w:val="00194F07"/>
    <w:rsid w:val="0019636B"/>
    <w:rsid w:val="001A46B1"/>
    <w:rsid w:val="001A62E6"/>
    <w:rsid w:val="001B4EDD"/>
    <w:rsid w:val="001B591D"/>
    <w:rsid w:val="001B78FA"/>
    <w:rsid w:val="001C20C2"/>
    <w:rsid w:val="001C618D"/>
    <w:rsid w:val="001D0D98"/>
    <w:rsid w:val="001D2D8D"/>
    <w:rsid w:val="001D6F34"/>
    <w:rsid w:val="001E116C"/>
    <w:rsid w:val="001E1FB0"/>
    <w:rsid w:val="001E4C6E"/>
    <w:rsid w:val="001F10E8"/>
    <w:rsid w:val="001F5CFC"/>
    <w:rsid w:val="001F678D"/>
    <w:rsid w:val="001F7CBF"/>
    <w:rsid w:val="001F7FD4"/>
    <w:rsid w:val="00200025"/>
    <w:rsid w:val="002000DE"/>
    <w:rsid w:val="00205478"/>
    <w:rsid w:val="002067B0"/>
    <w:rsid w:val="00223418"/>
    <w:rsid w:val="002274F4"/>
    <w:rsid w:val="00230988"/>
    <w:rsid w:val="0023515F"/>
    <w:rsid w:val="002413D5"/>
    <w:rsid w:val="002418C5"/>
    <w:rsid w:val="00247012"/>
    <w:rsid w:val="00251DB9"/>
    <w:rsid w:val="0025752A"/>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1F8F"/>
    <w:rsid w:val="002D2AE0"/>
    <w:rsid w:val="002D4652"/>
    <w:rsid w:val="002D5E75"/>
    <w:rsid w:val="002E21F5"/>
    <w:rsid w:val="002E4DBA"/>
    <w:rsid w:val="002E6EA3"/>
    <w:rsid w:val="002F5320"/>
    <w:rsid w:val="002F7A8D"/>
    <w:rsid w:val="00300D5B"/>
    <w:rsid w:val="00301AF7"/>
    <w:rsid w:val="00311A46"/>
    <w:rsid w:val="00315EDA"/>
    <w:rsid w:val="00317E90"/>
    <w:rsid w:val="0032096C"/>
    <w:rsid w:val="00321C6E"/>
    <w:rsid w:val="003221F7"/>
    <w:rsid w:val="003245F4"/>
    <w:rsid w:val="00324CBE"/>
    <w:rsid w:val="00324DE4"/>
    <w:rsid w:val="00326B40"/>
    <w:rsid w:val="00334363"/>
    <w:rsid w:val="00334ADF"/>
    <w:rsid w:val="0033786D"/>
    <w:rsid w:val="00340E08"/>
    <w:rsid w:val="00345262"/>
    <w:rsid w:val="00351C13"/>
    <w:rsid w:val="00354956"/>
    <w:rsid w:val="00360D4F"/>
    <w:rsid w:val="00363FE2"/>
    <w:rsid w:val="00367BF6"/>
    <w:rsid w:val="003714B7"/>
    <w:rsid w:val="00373CD5"/>
    <w:rsid w:val="0037656E"/>
    <w:rsid w:val="00397879"/>
    <w:rsid w:val="003B7138"/>
    <w:rsid w:val="003C304D"/>
    <w:rsid w:val="003C33D0"/>
    <w:rsid w:val="003C54CD"/>
    <w:rsid w:val="003D0F75"/>
    <w:rsid w:val="003E31CC"/>
    <w:rsid w:val="003E358F"/>
    <w:rsid w:val="003F06B9"/>
    <w:rsid w:val="003F2085"/>
    <w:rsid w:val="003F29C6"/>
    <w:rsid w:val="003F2B91"/>
    <w:rsid w:val="003F7447"/>
    <w:rsid w:val="00404C67"/>
    <w:rsid w:val="00413187"/>
    <w:rsid w:val="004162D3"/>
    <w:rsid w:val="00416B07"/>
    <w:rsid w:val="004209B4"/>
    <w:rsid w:val="00432082"/>
    <w:rsid w:val="00432ED9"/>
    <w:rsid w:val="00434752"/>
    <w:rsid w:val="00440F8C"/>
    <w:rsid w:val="00442DAA"/>
    <w:rsid w:val="004537EB"/>
    <w:rsid w:val="004577AD"/>
    <w:rsid w:val="00460F31"/>
    <w:rsid w:val="004613AC"/>
    <w:rsid w:val="00466741"/>
    <w:rsid w:val="00470321"/>
    <w:rsid w:val="00482DCD"/>
    <w:rsid w:val="00487B08"/>
    <w:rsid w:val="004A024E"/>
    <w:rsid w:val="004A3321"/>
    <w:rsid w:val="004A527B"/>
    <w:rsid w:val="004B3724"/>
    <w:rsid w:val="004B7558"/>
    <w:rsid w:val="004C20D2"/>
    <w:rsid w:val="004C2408"/>
    <w:rsid w:val="004C442E"/>
    <w:rsid w:val="004C6F14"/>
    <w:rsid w:val="004C7453"/>
    <w:rsid w:val="004D0FD6"/>
    <w:rsid w:val="004D231F"/>
    <w:rsid w:val="004D2B7E"/>
    <w:rsid w:val="004D5A75"/>
    <w:rsid w:val="004D7831"/>
    <w:rsid w:val="004D7F82"/>
    <w:rsid w:val="004E1A00"/>
    <w:rsid w:val="004E287D"/>
    <w:rsid w:val="004F29FF"/>
    <w:rsid w:val="00501F2A"/>
    <w:rsid w:val="0050280C"/>
    <w:rsid w:val="0050296D"/>
    <w:rsid w:val="0051133C"/>
    <w:rsid w:val="00521A48"/>
    <w:rsid w:val="00522221"/>
    <w:rsid w:val="005259ED"/>
    <w:rsid w:val="00525E76"/>
    <w:rsid w:val="00526160"/>
    <w:rsid w:val="00527A84"/>
    <w:rsid w:val="005329A0"/>
    <w:rsid w:val="005350D3"/>
    <w:rsid w:val="00540C89"/>
    <w:rsid w:val="00542AE0"/>
    <w:rsid w:val="00545BED"/>
    <w:rsid w:val="00547D92"/>
    <w:rsid w:val="00555A74"/>
    <w:rsid w:val="00560CEB"/>
    <w:rsid w:val="00566CDC"/>
    <w:rsid w:val="00571218"/>
    <w:rsid w:val="005750CE"/>
    <w:rsid w:val="0058286B"/>
    <w:rsid w:val="00584A86"/>
    <w:rsid w:val="005861EF"/>
    <w:rsid w:val="005955B8"/>
    <w:rsid w:val="00596696"/>
    <w:rsid w:val="00597AA7"/>
    <w:rsid w:val="00597DC1"/>
    <w:rsid w:val="005A2F3A"/>
    <w:rsid w:val="005B19E3"/>
    <w:rsid w:val="005B6421"/>
    <w:rsid w:val="005C4AD9"/>
    <w:rsid w:val="005C5709"/>
    <w:rsid w:val="005D6B60"/>
    <w:rsid w:val="005E6718"/>
    <w:rsid w:val="005E677C"/>
    <w:rsid w:val="005F5BF8"/>
    <w:rsid w:val="005F6C58"/>
    <w:rsid w:val="005F7C2F"/>
    <w:rsid w:val="00605DC9"/>
    <w:rsid w:val="006110F8"/>
    <w:rsid w:val="006136AE"/>
    <w:rsid w:val="006207DD"/>
    <w:rsid w:val="00621656"/>
    <w:rsid w:val="00622BC0"/>
    <w:rsid w:val="006232A8"/>
    <w:rsid w:val="00624A09"/>
    <w:rsid w:val="00634C73"/>
    <w:rsid w:val="00641F78"/>
    <w:rsid w:val="00654E22"/>
    <w:rsid w:val="00660641"/>
    <w:rsid w:val="00665B6B"/>
    <w:rsid w:val="00666DF0"/>
    <w:rsid w:val="00670FFB"/>
    <w:rsid w:val="006757BC"/>
    <w:rsid w:val="00676390"/>
    <w:rsid w:val="00681A2E"/>
    <w:rsid w:val="0068293B"/>
    <w:rsid w:val="006847B3"/>
    <w:rsid w:val="00685B77"/>
    <w:rsid w:val="00693C46"/>
    <w:rsid w:val="00694AFC"/>
    <w:rsid w:val="00694B8C"/>
    <w:rsid w:val="00697067"/>
    <w:rsid w:val="006A0790"/>
    <w:rsid w:val="006A1B43"/>
    <w:rsid w:val="006A33E1"/>
    <w:rsid w:val="006A58D2"/>
    <w:rsid w:val="006A6404"/>
    <w:rsid w:val="006B1D02"/>
    <w:rsid w:val="006B2AEC"/>
    <w:rsid w:val="006B33D9"/>
    <w:rsid w:val="006B5E34"/>
    <w:rsid w:val="006C2D1D"/>
    <w:rsid w:val="006C33A6"/>
    <w:rsid w:val="006C549D"/>
    <w:rsid w:val="006C55F7"/>
    <w:rsid w:val="006C5BF0"/>
    <w:rsid w:val="006C64BA"/>
    <w:rsid w:val="006D43F8"/>
    <w:rsid w:val="006D771F"/>
    <w:rsid w:val="006E519D"/>
    <w:rsid w:val="006E53E2"/>
    <w:rsid w:val="006F1DA8"/>
    <w:rsid w:val="00704628"/>
    <w:rsid w:val="00705BE9"/>
    <w:rsid w:val="00715A57"/>
    <w:rsid w:val="00715BD9"/>
    <w:rsid w:val="00716862"/>
    <w:rsid w:val="00716EDB"/>
    <w:rsid w:val="007217FE"/>
    <w:rsid w:val="00727328"/>
    <w:rsid w:val="00727B47"/>
    <w:rsid w:val="00740AD8"/>
    <w:rsid w:val="00747F1F"/>
    <w:rsid w:val="00750DEF"/>
    <w:rsid w:val="00756934"/>
    <w:rsid w:val="00757489"/>
    <w:rsid w:val="00763A48"/>
    <w:rsid w:val="00766C9E"/>
    <w:rsid w:val="0076767F"/>
    <w:rsid w:val="00777320"/>
    <w:rsid w:val="0078138C"/>
    <w:rsid w:val="00787CEA"/>
    <w:rsid w:val="007917C2"/>
    <w:rsid w:val="007A4328"/>
    <w:rsid w:val="007A7142"/>
    <w:rsid w:val="007B528A"/>
    <w:rsid w:val="007B5942"/>
    <w:rsid w:val="007B6C12"/>
    <w:rsid w:val="007B7A14"/>
    <w:rsid w:val="007C275B"/>
    <w:rsid w:val="007C395D"/>
    <w:rsid w:val="007C48DE"/>
    <w:rsid w:val="007C7367"/>
    <w:rsid w:val="007C7F6F"/>
    <w:rsid w:val="007D2D52"/>
    <w:rsid w:val="007D42E6"/>
    <w:rsid w:val="007D6E54"/>
    <w:rsid w:val="007D7AAC"/>
    <w:rsid w:val="007E25ED"/>
    <w:rsid w:val="007E518F"/>
    <w:rsid w:val="007E70E1"/>
    <w:rsid w:val="007F19D2"/>
    <w:rsid w:val="007F1F13"/>
    <w:rsid w:val="007F34A4"/>
    <w:rsid w:val="007F7835"/>
    <w:rsid w:val="007F7C14"/>
    <w:rsid w:val="00801398"/>
    <w:rsid w:val="00801A52"/>
    <w:rsid w:val="00804865"/>
    <w:rsid w:val="00805D1B"/>
    <w:rsid w:val="00811EF2"/>
    <w:rsid w:val="008139CC"/>
    <w:rsid w:val="0081476C"/>
    <w:rsid w:val="008235EC"/>
    <w:rsid w:val="00824DAE"/>
    <w:rsid w:val="00826E2F"/>
    <w:rsid w:val="008270A3"/>
    <w:rsid w:val="00831054"/>
    <w:rsid w:val="008327D0"/>
    <w:rsid w:val="00836966"/>
    <w:rsid w:val="00841285"/>
    <w:rsid w:val="0084547C"/>
    <w:rsid w:val="00850A36"/>
    <w:rsid w:val="00862071"/>
    <w:rsid w:val="00862103"/>
    <w:rsid w:val="0086309F"/>
    <w:rsid w:val="0087321F"/>
    <w:rsid w:val="00876B48"/>
    <w:rsid w:val="00880633"/>
    <w:rsid w:val="00880B49"/>
    <w:rsid w:val="0088309C"/>
    <w:rsid w:val="008910AB"/>
    <w:rsid w:val="00894F1A"/>
    <w:rsid w:val="008B07E6"/>
    <w:rsid w:val="008B2525"/>
    <w:rsid w:val="008B2E5A"/>
    <w:rsid w:val="008B33E4"/>
    <w:rsid w:val="008B3A9C"/>
    <w:rsid w:val="008B6E15"/>
    <w:rsid w:val="008C3D2B"/>
    <w:rsid w:val="008C6614"/>
    <w:rsid w:val="008D3BE2"/>
    <w:rsid w:val="008E0CF4"/>
    <w:rsid w:val="008F15BF"/>
    <w:rsid w:val="008F74B8"/>
    <w:rsid w:val="00901CA4"/>
    <w:rsid w:val="00902B4F"/>
    <w:rsid w:val="00906878"/>
    <w:rsid w:val="00912406"/>
    <w:rsid w:val="00916A07"/>
    <w:rsid w:val="0092289F"/>
    <w:rsid w:val="00932CDB"/>
    <w:rsid w:val="00941B60"/>
    <w:rsid w:val="00945F5A"/>
    <w:rsid w:val="009479F4"/>
    <w:rsid w:val="0095187E"/>
    <w:rsid w:val="009522EA"/>
    <w:rsid w:val="00975A63"/>
    <w:rsid w:val="0098332C"/>
    <w:rsid w:val="0098660D"/>
    <w:rsid w:val="00990AE0"/>
    <w:rsid w:val="009978F0"/>
    <w:rsid w:val="009A09B0"/>
    <w:rsid w:val="009A1838"/>
    <w:rsid w:val="009A5A25"/>
    <w:rsid w:val="009A65EF"/>
    <w:rsid w:val="009A6E3C"/>
    <w:rsid w:val="009B08CF"/>
    <w:rsid w:val="009B0C76"/>
    <w:rsid w:val="009B1870"/>
    <w:rsid w:val="009B5730"/>
    <w:rsid w:val="009C19AF"/>
    <w:rsid w:val="009C3169"/>
    <w:rsid w:val="009C4906"/>
    <w:rsid w:val="009C5412"/>
    <w:rsid w:val="009C61B7"/>
    <w:rsid w:val="009C6276"/>
    <w:rsid w:val="009D11D2"/>
    <w:rsid w:val="009E3E7E"/>
    <w:rsid w:val="009E577C"/>
    <w:rsid w:val="009E6C26"/>
    <w:rsid w:val="009F0DD6"/>
    <w:rsid w:val="009F30F6"/>
    <w:rsid w:val="00A01847"/>
    <w:rsid w:val="00A041D4"/>
    <w:rsid w:val="00A10B85"/>
    <w:rsid w:val="00A14E01"/>
    <w:rsid w:val="00A218E0"/>
    <w:rsid w:val="00A23383"/>
    <w:rsid w:val="00A250F6"/>
    <w:rsid w:val="00A26171"/>
    <w:rsid w:val="00A270D3"/>
    <w:rsid w:val="00A322CD"/>
    <w:rsid w:val="00A336C6"/>
    <w:rsid w:val="00A37FDA"/>
    <w:rsid w:val="00A40E87"/>
    <w:rsid w:val="00A4536A"/>
    <w:rsid w:val="00A461EE"/>
    <w:rsid w:val="00A524F5"/>
    <w:rsid w:val="00A53449"/>
    <w:rsid w:val="00A569EC"/>
    <w:rsid w:val="00A6370A"/>
    <w:rsid w:val="00A63882"/>
    <w:rsid w:val="00A743C7"/>
    <w:rsid w:val="00A83BF3"/>
    <w:rsid w:val="00A84052"/>
    <w:rsid w:val="00A852AC"/>
    <w:rsid w:val="00A85E92"/>
    <w:rsid w:val="00A966B4"/>
    <w:rsid w:val="00A96BF5"/>
    <w:rsid w:val="00AA2499"/>
    <w:rsid w:val="00AA310E"/>
    <w:rsid w:val="00AA50A6"/>
    <w:rsid w:val="00AB1CB1"/>
    <w:rsid w:val="00AB1F0A"/>
    <w:rsid w:val="00AB370D"/>
    <w:rsid w:val="00AB5378"/>
    <w:rsid w:val="00AB7D8B"/>
    <w:rsid w:val="00AC58CB"/>
    <w:rsid w:val="00AD1F32"/>
    <w:rsid w:val="00AD485D"/>
    <w:rsid w:val="00AE7832"/>
    <w:rsid w:val="00AF5D83"/>
    <w:rsid w:val="00B12C9C"/>
    <w:rsid w:val="00B13B6D"/>
    <w:rsid w:val="00B21F3F"/>
    <w:rsid w:val="00B257ED"/>
    <w:rsid w:val="00B417B7"/>
    <w:rsid w:val="00B528DC"/>
    <w:rsid w:val="00B6457F"/>
    <w:rsid w:val="00B8309A"/>
    <w:rsid w:val="00B85DAB"/>
    <w:rsid w:val="00B904F7"/>
    <w:rsid w:val="00B91752"/>
    <w:rsid w:val="00B929F1"/>
    <w:rsid w:val="00B92F28"/>
    <w:rsid w:val="00B97089"/>
    <w:rsid w:val="00BA08E8"/>
    <w:rsid w:val="00BA138C"/>
    <w:rsid w:val="00BA1650"/>
    <w:rsid w:val="00BA7081"/>
    <w:rsid w:val="00BB3D63"/>
    <w:rsid w:val="00BB7FBB"/>
    <w:rsid w:val="00BC3AC7"/>
    <w:rsid w:val="00BC7C64"/>
    <w:rsid w:val="00BD0977"/>
    <w:rsid w:val="00BD0CF5"/>
    <w:rsid w:val="00BD1DA1"/>
    <w:rsid w:val="00BD2401"/>
    <w:rsid w:val="00BD24A7"/>
    <w:rsid w:val="00BD5421"/>
    <w:rsid w:val="00BD7AB3"/>
    <w:rsid w:val="00BE2405"/>
    <w:rsid w:val="00BE6DAC"/>
    <w:rsid w:val="00BE73AC"/>
    <w:rsid w:val="00BF07F9"/>
    <w:rsid w:val="00BF0F5A"/>
    <w:rsid w:val="00BF265D"/>
    <w:rsid w:val="00BF2971"/>
    <w:rsid w:val="00BF2FA9"/>
    <w:rsid w:val="00BF5343"/>
    <w:rsid w:val="00BF7CCF"/>
    <w:rsid w:val="00C03D34"/>
    <w:rsid w:val="00C03E39"/>
    <w:rsid w:val="00C03F06"/>
    <w:rsid w:val="00C065E1"/>
    <w:rsid w:val="00C1708C"/>
    <w:rsid w:val="00C244AA"/>
    <w:rsid w:val="00C26DE4"/>
    <w:rsid w:val="00C31639"/>
    <w:rsid w:val="00C423E3"/>
    <w:rsid w:val="00C438D5"/>
    <w:rsid w:val="00C44EE7"/>
    <w:rsid w:val="00C47B04"/>
    <w:rsid w:val="00C54459"/>
    <w:rsid w:val="00C55793"/>
    <w:rsid w:val="00C6333E"/>
    <w:rsid w:val="00C633B6"/>
    <w:rsid w:val="00C6467F"/>
    <w:rsid w:val="00C832B7"/>
    <w:rsid w:val="00C87833"/>
    <w:rsid w:val="00C9311A"/>
    <w:rsid w:val="00C935F8"/>
    <w:rsid w:val="00C956E9"/>
    <w:rsid w:val="00C966BE"/>
    <w:rsid w:val="00C969BD"/>
    <w:rsid w:val="00C97E7C"/>
    <w:rsid w:val="00CA40CA"/>
    <w:rsid w:val="00CA6573"/>
    <w:rsid w:val="00CC5383"/>
    <w:rsid w:val="00CD35F5"/>
    <w:rsid w:val="00CD364C"/>
    <w:rsid w:val="00CE0B44"/>
    <w:rsid w:val="00CE120B"/>
    <w:rsid w:val="00CE3344"/>
    <w:rsid w:val="00CE7805"/>
    <w:rsid w:val="00CF2ABD"/>
    <w:rsid w:val="00CF320A"/>
    <w:rsid w:val="00CF6752"/>
    <w:rsid w:val="00CF746A"/>
    <w:rsid w:val="00CF74B4"/>
    <w:rsid w:val="00CF7A98"/>
    <w:rsid w:val="00D01822"/>
    <w:rsid w:val="00D019F4"/>
    <w:rsid w:val="00D04211"/>
    <w:rsid w:val="00D204A3"/>
    <w:rsid w:val="00D2569C"/>
    <w:rsid w:val="00D26727"/>
    <w:rsid w:val="00D26902"/>
    <w:rsid w:val="00D34C5B"/>
    <w:rsid w:val="00D353E5"/>
    <w:rsid w:val="00D36BBD"/>
    <w:rsid w:val="00D452FC"/>
    <w:rsid w:val="00D47E1F"/>
    <w:rsid w:val="00D50B12"/>
    <w:rsid w:val="00D51C5D"/>
    <w:rsid w:val="00D619C8"/>
    <w:rsid w:val="00D7129B"/>
    <w:rsid w:val="00D71FDD"/>
    <w:rsid w:val="00D73FD8"/>
    <w:rsid w:val="00D75069"/>
    <w:rsid w:val="00D76E90"/>
    <w:rsid w:val="00D8006C"/>
    <w:rsid w:val="00D92944"/>
    <w:rsid w:val="00D956E2"/>
    <w:rsid w:val="00DA4DFF"/>
    <w:rsid w:val="00DB1ED3"/>
    <w:rsid w:val="00DC7A90"/>
    <w:rsid w:val="00DD4122"/>
    <w:rsid w:val="00DD6E53"/>
    <w:rsid w:val="00DE012C"/>
    <w:rsid w:val="00DE49FE"/>
    <w:rsid w:val="00DE6099"/>
    <w:rsid w:val="00DF6955"/>
    <w:rsid w:val="00DF706B"/>
    <w:rsid w:val="00E15B1E"/>
    <w:rsid w:val="00E16ED8"/>
    <w:rsid w:val="00E171A4"/>
    <w:rsid w:val="00E22274"/>
    <w:rsid w:val="00E440F4"/>
    <w:rsid w:val="00E47A65"/>
    <w:rsid w:val="00E61D20"/>
    <w:rsid w:val="00E641E8"/>
    <w:rsid w:val="00E67CCC"/>
    <w:rsid w:val="00E76368"/>
    <w:rsid w:val="00E771AB"/>
    <w:rsid w:val="00E833B8"/>
    <w:rsid w:val="00E849D0"/>
    <w:rsid w:val="00E85BE2"/>
    <w:rsid w:val="00E91E9D"/>
    <w:rsid w:val="00E93211"/>
    <w:rsid w:val="00EA1AB6"/>
    <w:rsid w:val="00EA1CDB"/>
    <w:rsid w:val="00EB1916"/>
    <w:rsid w:val="00EB5FA0"/>
    <w:rsid w:val="00EC2511"/>
    <w:rsid w:val="00EC6486"/>
    <w:rsid w:val="00EC7333"/>
    <w:rsid w:val="00ED098C"/>
    <w:rsid w:val="00ED3CDE"/>
    <w:rsid w:val="00ED559F"/>
    <w:rsid w:val="00ED661F"/>
    <w:rsid w:val="00ED6D97"/>
    <w:rsid w:val="00EE3E92"/>
    <w:rsid w:val="00EF0178"/>
    <w:rsid w:val="00EF411E"/>
    <w:rsid w:val="00EF75EF"/>
    <w:rsid w:val="00F02EF4"/>
    <w:rsid w:val="00F034F6"/>
    <w:rsid w:val="00F054F3"/>
    <w:rsid w:val="00F0684F"/>
    <w:rsid w:val="00F107B2"/>
    <w:rsid w:val="00F13B63"/>
    <w:rsid w:val="00F14957"/>
    <w:rsid w:val="00F17C73"/>
    <w:rsid w:val="00F21D25"/>
    <w:rsid w:val="00F33937"/>
    <w:rsid w:val="00F34999"/>
    <w:rsid w:val="00F5523D"/>
    <w:rsid w:val="00F5689D"/>
    <w:rsid w:val="00F60521"/>
    <w:rsid w:val="00F63CEE"/>
    <w:rsid w:val="00F65CE8"/>
    <w:rsid w:val="00F71E75"/>
    <w:rsid w:val="00F7496A"/>
    <w:rsid w:val="00F81FF7"/>
    <w:rsid w:val="00F910B0"/>
    <w:rsid w:val="00F93299"/>
    <w:rsid w:val="00F93B5B"/>
    <w:rsid w:val="00F97E99"/>
    <w:rsid w:val="00FA0A2A"/>
    <w:rsid w:val="00FA2D46"/>
    <w:rsid w:val="00FA33BF"/>
    <w:rsid w:val="00FA63C1"/>
    <w:rsid w:val="00FA75C6"/>
    <w:rsid w:val="00FB3E74"/>
    <w:rsid w:val="00FB5413"/>
    <w:rsid w:val="00FB74AB"/>
    <w:rsid w:val="00FC4362"/>
    <w:rsid w:val="00FC4FC1"/>
    <w:rsid w:val="00FD064B"/>
    <w:rsid w:val="00FD7978"/>
    <w:rsid w:val="00FE0E4F"/>
    <w:rsid w:val="00FE582C"/>
    <w:rsid w:val="00FF07B2"/>
    <w:rsid w:val="00FF28A0"/>
    <w:rsid w:val="00FF5B6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1B20"/>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8FC11E38-7B98-4CD4-BDDC-DA4922058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TotalTime>
  <Pages>21</Pages>
  <Words>3611</Words>
  <Characters>20586</Characters>
  <Application>Microsoft Office Word</Application>
  <DocSecurity>0</DocSecurity>
  <Lines>171</Lines>
  <Paragraphs>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251</cp:revision>
  <dcterms:created xsi:type="dcterms:W3CDTF">2019-12-18T13:40:00Z</dcterms:created>
  <dcterms:modified xsi:type="dcterms:W3CDTF">2019-12-19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